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D60B9A" w14:textId="3EB7AEA0" w:rsidR="00CA138D" w:rsidRDefault="006C2C70" w:rsidP="00CA138D">
      <w:pPr>
        <w:pStyle w:val="Heading1"/>
      </w:pPr>
      <w:r>
        <w:t xml:space="preserve">Supplementary </w:t>
      </w:r>
      <w:r w:rsidR="00226FCC">
        <w:t>materials</w:t>
      </w:r>
    </w:p>
    <w:p w14:paraId="27B2F9C8" w14:textId="36D707E4" w:rsidR="008265C1" w:rsidRDefault="008265C1" w:rsidP="008265C1">
      <w:pPr>
        <w:pStyle w:val="Heading2"/>
      </w:pPr>
      <w:r>
        <w:t>Covariates for multivariable models</w:t>
      </w:r>
    </w:p>
    <w:p w14:paraId="725680D4" w14:textId="1A14D084" w:rsidR="008265C1" w:rsidRDefault="00E41257" w:rsidP="008265C1">
      <w:r>
        <w:t>Covariates for the multivariable Weibull Regression models were selected based on empirical evidence of an association with substance use and</w:t>
      </w:r>
      <w:r w:rsidR="006332F9">
        <w:t>/or</w:t>
      </w:r>
      <w:r>
        <w:t xml:space="preserve"> substance-related outcomes</w:t>
      </w:r>
      <w:r w:rsidR="00332E97">
        <w:t>, such as overdose</w:t>
      </w:r>
      <w:r>
        <w:t xml:space="preserve">. </w:t>
      </w:r>
      <w:r w:rsidR="00332E97">
        <w:t>More specifically, a</w:t>
      </w:r>
      <w:r>
        <w:t>ge</w:t>
      </w:r>
      <w:r w:rsidR="006332F9">
        <w:t xml:space="preserve"> and sex</w:t>
      </w:r>
      <w:r>
        <w:t xml:space="preserve"> </w:t>
      </w:r>
      <w:r w:rsidR="001529AF">
        <w:t>are both</w:t>
      </w:r>
      <w:r w:rsidR="006332F9">
        <w:t xml:space="preserve"> associated with </w:t>
      </w:r>
      <w:r w:rsidR="000B3498">
        <w:t xml:space="preserve">injecting substance use and/or </w:t>
      </w:r>
      <w:r w:rsidR="006332F9">
        <w:t>overdose</w:t>
      </w:r>
      <w:r w:rsidR="001529AF">
        <w:t>,</w:t>
      </w:r>
      <w:r w:rsidR="001529AF" w:rsidRPr="001529AF">
        <w:t xml:space="preserve"> </w:t>
      </w:r>
      <w:r w:rsidR="001529AF">
        <w:fldChar w:fldCharType="begin">
          <w:fldData xml:space="preserve">PEVuZE5vdGU+PENpdGU+PEF1dGhvcj5LcmF3Y3p5azwvQXV0aG9yPjxZZWFyPjIwMjA8L1llYXI+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</w:fldData>
        </w:fldChar>
      </w:r>
      <w:r w:rsidR="000B3498">
        <w:instrText xml:space="preserve"> ADDIN EN.CITE </w:instrText>
      </w:r>
      <w:r w:rsidR="000B3498">
        <w:fldChar w:fldCharType="begin">
          <w:fldData xml:space="preserve">PEVuZE5vdGU+PENpdGU+PEF1dGhvcj5LcmF3Y3p5azwvQXV0aG9yPjxZZWFyPjIwMjA8L1llYXI+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</w:fldData>
        </w:fldChar>
      </w:r>
      <w:r w:rsidR="000B3498">
        <w:instrText xml:space="preserve"> ADDIN EN.CITE.DATA </w:instrText>
      </w:r>
      <w:r w:rsidR="000B3498">
        <w:fldChar w:fldCharType="end"/>
      </w:r>
      <w:r w:rsidR="001529AF">
        <w:fldChar w:fldCharType="separate"/>
      </w:r>
      <w:r w:rsidR="000B3498">
        <w:rPr>
          <w:noProof/>
        </w:rPr>
        <w:t>(1-4)</w:t>
      </w:r>
      <w:r w:rsidR="001529AF">
        <w:fldChar w:fldCharType="end"/>
      </w:r>
      <w:r w:rsidR="001529AF">
        <w:t xml:space="preserve"> </w:t>
      </w:r>
      <w:r w:rsidR="00F61B9B">
        <w:t>and</w:t>
      </w:r>
      <w:r w:rsidR="001529AF">
        <w:t xml:space="preserve"> there is also evidence of elevated rates </w:t>
      </w:r>
      <w:r w:rsidR="00F61B9B">
        <w:t xml:space="preserve">substance use, as well as </w:t>
      </w:r>
      <w:r w:rsidR="001529AF">
        <w:t>overdose</w:t>
      </w:r>
      <w:r w:rsidR="00F61B9B">
        <w:t xml:space="preserve"> and related deaths</w:t>
      </w:r>
      <w:r w:rsidR="001529AF">
        <w:t xml:space="preserve"> among Indigenous populations</w:t>
      </w:r>
      <w:r w:rsidR="00F61B9B">
        <w:t xml:space="preserve"> compared to non-Indigenous populations</w:t>
      </w:r>
      <w:r w:rsidR="001529AF">
        <w:t>.</w:t>
      </w:r>
      <w:r w:rsidR="00F61B9B">
        <w:fldChar w:fldCharType="begin"/>
      </w:r>
      <w:r w:rsidR="000B3498">
        <w:instrText xml:space="preserve"> ADDIN EN.CITE &lt;EndNote&gt;&lt;Cite&gt;&lt;Author&gt;Milloy&lt;/Author&gt;&lt;Year&gt;2010&lt;/Year&gt;&lt;RecNum&gt;1391&lt;/RecNum&gt;&lt;DisplayText&gt;(5, 6)&lt;/DisplayText&gt;&lt;record&gt;&lt;rec-number&gt;1391&lt;/rec-number&gt;&lt;foreign-keys&gt;&lt;key app="EN" db-id="svpdrpfv4wxat7erfen5t2r7w0arer0fedwx" timestamp="1694145377"&gt;1391&lt;/key&gt;&lt;/foreign-keys&gt;&lt;ref-type name="Journal Article"&gt;17&lt;/ref-type&gt;&lt;contributors&gt;&lt;authors&gt;&lt;author&gt;Milloy, M‐J&lt;/author&gt;&lt;author&gt;Wood, Evan&lt;/author&gt;&lt;author&gt;Reading, Charlotte&lt;/author&gt;&lt;author&gt;Kane, Daniel&lt;/author&gt;&lt;author&gt;Montaner, Julio&lt;/author&gt;&lt;author&gt;Kerr, Thomas&lt;/author&gt;&lt;/authors&gt;&lt;/contributors&gt;&lt;titles&gt;&lt;title&gt;Elevated overdose mortality rates among First Nations individuals in a Canadian setting: a population‐based analysis&lt;/title&gt;&lt;secondary-title&gt;Addiction&lt;/secondary-title&gt;&lt;/titles&gt;&lt;periodical&gt;&lt;full-title&gt;Addiction&lt;/full-title&gt;&lt;abbr-1&gt;Addiction&lt;/abbr-1&gt;&lt;abbr-2&gt;Addiction&lt;/abbr-2&gt;&lt;/periodical&gt;&lt;pages&gt;1962-1970&lt;/pages&gt;&lt;volume&gt;105&lt;/volume&gt;&lt;number&gt;11&lt;/number&gt;&lt;dates&gt;&lt;year&gt;2010&lt;/year&gt;&lt;/dates&gt;&lt;isbn&gt;0965-2140&lt;/isbn&gt;&lt;urls&gt;&lt;/urls&gt;&lt;/record&gt;&lt;/Cite&gt;&lt;Cite&gt;&lt;Author&gt;Australian Institute of Health and Welfare&lt;/Author&gt;&lt;Year&gt;2015&lt;/Year&gt;&lt;RecNum&gt;1392&lt;/RecNum&gt;&lt;record&gt;&lt;rec-number&gt;1392&lt;/rec-number&gt;&lt;foreign-keys&gt;&lt;key app="EN" db-id="svpdrpfv4wxat7erfen5t2r7w0arer0fedwx" timestamp="1694145938"&gt;1392&lt;/key&gt;&lt;/foreign-keys&gt;&lt;ref-type name="Report"&gt;27&lt;/ref-type&gt;&lt;contributors&gt;&lt;authors&gt;&lt;author&gt;Australian Institute of Health and Welfare,&lt;/author&gt;&lt;/authors&gt;&lt;/contributors&gt;&lt;titles&gt;&lt;title&gt;The health and welfare of Australia&amp;apos;s Aboriginal and Torres Strait Islander peoples 2015&lt;/title&gt;&lt;/titles&gt;&lt;number&gt;Cat. no. IHW 147&lt;/number&gt;&lt;dates&gt;&lt;year&gt;2015&lt;/year&gt;&lt;/dates&gt;&lt;pub-location&gt;Canberra&lt;/pub-location&gt;&lt;publisher&gt;AIHW&lt;/publisher&gt;&lt;urls&gt;&lt;/urls&gt;&lt;/record&gt;&lt;/Cite&gt;&lt;/EndNote&gt;</w:instrText>
      </w:r>
      <w:r w:rsidR="00F61B9B">
        <w:fldChar w:fldCharType="separate"/>
      </w:r>
      <w:r w:rsidR="000B3498">
        <w:rPr>
          <w:noProof/>
        </w:rPr>
        <w:t>(5, 6)</w:t>
      </w:r>
      <w:r w:rsidR="00F61B9B">
        <w:fldChar w:fldCharType="end"/>
      </w:r>
      <w:r w:rsidR="00332E97">
        <w:t xml:space="preserve"> </w:t>
      </w:r>
      <w:r w:rsidR="00791D9E">
        <w:t xml:space="preserve">People with a history of injecting drug use are also at an increased risk of overdose compared to </w:t>
      </w:r>
      <w:r w:rsidR="001E35C9">
        <w:t>people with no injecting drug use history.</w:t>
      </w:r>
      <w:r w:rsidR="001E35C9">
        <w:fldChar w:fldCharType="begin"/>
      </w:r>
      <w:r w:rsidR="000B3498">
        <w:instrText xml:space="preserve"> ADDIN EN.CITE &lt;EndNote&gt;&lt;Cite&gt;&lt;Author&gt;Fazel&lt;/Author&gt;&lt;Year&gt;2006&lt;/Year&gt;&lt;RecNum&gt;181&lt;/RecNum&gt;&lt;DisplayText&gt;(7)&lt;/DisplayText&gt;&lt;record&gt;&lt;rec-number&gt;181&lt;/rec-number&gt;&lt;foreign-keys&gt;&lt;key app="EN" db-id="svpdrpfv4wxat7erfen5t2r7w0arer0fedwx" timestamp="1590042842"&gt;181&lt;/key&gt;&lt;/foreign-keys&gt;&lt;ref-type name="Journal Article"&gt;17&lt;/ref-type&gt;&lt;contributors&gt;&lt;authors&gt;&lt;author&gt;Fazel, Seena&lt;/author&gt;&lt;author&gt;Bains, Parveen&lt;/author&gt;&lt;author&gt;Doll, Helen&lt;/author&gt;&lt;/authors&gt;&lt;/contributors&gt;&lt;titles&gt;&lt;title&gt;Substance abuse and dependence in prisoners: a systematic review&lt;/title&gt;&lt;secondary-title&gt;Addiction&lt;/secondary-title&gt;&lt;/titles&gt;&lt;periodical&gt;&lt;full-title&gt;Addiction&lt;/full-title&gt;&lt;abbr-1&gt;Addiction&lt;/abbr-1&gt;&lt;abbr-2&gt;Addiction&lt;/abbr-2&gt;&lt;/periodical&gt;&lt;pages&gt;181-191&lt;/pages&gt;&lt;volume&gt;101&lt;/volume&gt;&lt;number&gt;2&lt;/number&gt;&lt;dates&gt;&lt;year&gt;2006&lt;/year&gt;&lt;/dates&gt;&lt;isbn&gt;1360-0443&lt;/isbn&gt;&lt;urls&gt;&lt;/urls&gt;&lt;electronic-resource-num&gt;10.1111/j.1360-0443.2006.01316.x&lt;/electronic-resource-num&gt;&lt;/record&gt;&lt;/Cite&gt;&lt;/EndNote&gt;</w:instrText>
      </w:r>
      <w:r w:rsidR="001E35C9">
        <w:fldChar w:fldCharType="separate"/>
      </w:r>
      <w:r w:rsidR="000B3498">
        <w:rPr>
          <w:noProof/>
        </w:rPr>
        <w:t>(7)</w:t>
      </w:r>
      <w:r w:rsidR="001E35C9">
        <w:fldChar w:fldCharType="end"/>
      </w:r>
      <w:r w:rsidR="00791D9E">
        <w:t xml:space="preserve"> </w:t>
      </w:r>
      <w:r w:rsidR="00332E97">
        <w:t>Among people leaving prison, length of preceding incarceration,</w:t>
      </w:r>
      <w:r w:rsidR="00791D9E">
        <w:fldChar w:fldCharType="begin"/>
      </w:r>
      <w:r w:rsidR="000B3498">
        <w:instrText xml:space="preserve"> ADDIN EN.CITE &lt;EndNote&gt;&lt;Cite&gt;&lt;Author&gt;Winter&lt;/Author&gt;&lt;Year&gt;2016&lt;/Year&gt;&lt;RecNum&gt;902&lt;/RecNum&gt;&lt;DisplayText&gt;(8, 9)&lt;/DisplayText&gt;&lt;record&gt;&lt;rec-number&gt;902&lt;/rec-number&gt;&lt;foreign-keys&gt;&lt;key app="EN" db-id="svpdrpfv4wxat7erfen5t2r7w0arer0fedwx" timestamp="1655101588"&gt;902&lt;/key&gt;&lt;/foreign-keys&gt;&lt;ref-type name="Journal Article"&gt;17&lt;/ref-type&gt;&lt;contributors&gt;&lt;authors&gt;&lt;author&gt;Winter, R. J.&lt;/author&gt;&lt;author&gt;Young, J. T.&lt;/author&gt;&lt;author&gt;Stoove, M.&lt;/author&gt;&lt;author&gt;Agius, P. A.&lt;/author&gt;&lt;author&gt;Hellard, M. E.&lt;/author&gt;&lt;author&gt;Kinner, S. A.&lt;/author&gt;&lt;/authors&gt;&lt;/contributors&gt;&lt;titles&gt;&lt;title&gt;Resumption of injecting drug use following release from prison in Australia&lt;/title&gt;&lt;secondary-title&gt;Drug and Alcohol Dependence&lt;/secondary-title&gt;&lt;/titles&gt;&lt;pages&gt;104-111&lt;/pages&gt;&lt;volume&gt;168&lt;/volume&gt;&lt;dates&gt;&lt;year&gt;2016&lt;/year&gt;&lt;/dates&gt;&lt;isbn&gt;0376-8716&lt;/isbn&gt;&lt;urls&gt;&lt;/urls&gt;&lt;electronic-resource-num&gt;10.1016/j.drugalcdep.2016.08.640&lt;/electronic-resource-num&gt;&lt;/record&gt;&lt;/Cite&gt;&lt;Cite&gt;&lt;Author&gt;Keen&lt;/Author&gt;&lt;Year&gt;2020&lt;/Year&gt;&lt;RecNum&gt;710&lt;/RecNum&gt;&lt;record&gt;&lt;rec-number&gt;710&lt;/rec-number&gt;&lt;foreign-keys&gt;&lt;key app="EN" db-id="svpdrpfv4wxat7erfen5t2r7w0arer0fedwx" timestamp="1634540335"&gt;710&lt;/key&gt;&lt;/foreign-keys&gt;&lt;ref-type name="Journal Article"&gt;17&lt;/ref-type&gt;&lt;contributors&gt;&lt;authors&gt;&lt;author&gt;Keen, Claire&lt;/author&gt;&lt;author&gt;Young, Jesse T.&lt;/author&gt;&lt;author&gt;Borschmann, Rohan&lt;/author&gt;&lt;author&gt;Kinner, Stuart A.&lt;/author&gt;&lt;/authors&gt;&lt;/contributors&gt;&lt;titles&gt;&lt;title&gt;Non-fatal drug overdose after release from prison: a prospective data linkage study&lt;/title&gt;&lt;secondary-title&gt;Drug and Alcohol Dependence&lt;/secondary-title&gt;&lt;/titles&gt;&lt;pages&gt;107707&lt;/pages&gt;&lt;volume&gt;206&lt;/volume&gt;&lt;dates&gt;&lt;year&gt;2020&lt;/year&gt;&lt;/dates&gt;&lt;isbn&gt;0376-8716&lt;/isbn&gt;&lt;urls&gt;&lt;/urls&gt;&lt;electronic-resource-num&gt;10.1016/j.drugalcdep.2019.107707&lt;/electronic-resource-num&gt;&lt;/record&gt;&lt;/Cite&gt;&lt;/EndNote&gt;</w:instrText>
      </w:r>
      <w:r w:rsidR="00791D9E">
        <w:fldChar w:fldCharType="separate"/>
      </w:r>
      <w:r w:rsidR="000B3498">
        <w:rPr>
          <w:noProof/>
        </w:rPr>
        <w:t>(8, 9)</w:t>
      </w:r>
      <w:r w:rsidR="00791D9E">
        <w:fldChar w:fldCharType="end"/>
      </w:r>
      <w:r w:rsidR="00791D9E">
        <w:t xml:space="preserve"> being unemployed before the preceding incarceration,</w:t>
      </w:r>
      <w:r w:rsidR="00791D9E">
        <w:fldChar w:fldCharType="begin"/>
      </w:r>
      <w:r w:rsidR="000B3498">
        <w:instrText xml:space="preserve"> ADDIN EN.CITE &lt;EndNote&gt;&lt;Cite&gt;&lt;Author&gt;Winter&lt;/Author&gt;&lt;Year&gt;2015&lt;/Year&gt;&lt;RecNum&gt;349&lt;/RecNum&gt;&lt;DisplayText&gt;(8, 10)&lt;/DisplayText&gt;&lt;record&gt;&lt;rec-number&gt;349&lt;/rec-number&gt;&lt;foreign-keys&gt;&lt;key app="EN" db-id="svpdrpfv4wxat7erfen5t2r7w0arer0fedwx" timestamp="1590043379"&gt;349&lt;/key&gt;&lt;/foreign-keys&gt;&lt;ref-type name="Journal Article"&gt;17&lt;/ref-type&gt;&lt;contributors&gt;&lt;authors&gt;&lt;author&gt;Winter, R. J.&lt;/author&gt;&lt;author&gt;Stoové, M.&lt;/author&gt;&lt;author&gt;Degenhardt, L.&lt;/author&gt;&lt;author&gt;Hellard, M. E.&lt;/author&gt;&lt;author&gt;Spelman, T.&lt;/author&gt;&lt;author&gt;Jenkinson, R.&lt;/author&gt;&lt;author&gt;McCarthy, D. R.&lt;/author&gt;&lt;author&gt;Kinner, S. A.&lt;/author&gt;&lt;/authors&gt;&lt;/contributors&gt;&lt;titles&gt;&lt;title&gt;Incidence and predictors of non-fatal drug overdose after release from prison among people who inject drugs in Queensland, Australia&lt;/title&gt;&lt;secondary-title&gt;Drug and Alcohol Dependence&lt;/secondary-title&gt;&lt;/titles&gt;&lt;pages&gt;43-49&lt;/pages&gt;&lt;volume&gt;153&lt;/volume&gt;&lt;dates&gt;&lt;year&gt;2015&lt;/year&gt;&lt;/dates&gt;&lt;isbn&gt;0376-8716&lt;/isbn&gt;&lt;urls&gt;&lt;/urls&gt;&lt;electronic-resource-num&gt;10.1016/j.drugalcdep.2015.06.011&lt;/electronic-resource-num&gt;&lt;/record&gt;&lt;/Cite&gt;&lt;Cite&gt;&lt;Author&gt;Winter&lt;/Author&gt;&lt;Year&gt;2016&lt;/Year&gt;&lt;RecNum&gt;902&lt;/RecNum&gt;&lt;record&gt;&lt;rec-number&gt;902&lt;/rec-number&gt;&lt;foreign-keys&gt;&lt;key app="EN" db-id="svpdrpfv4wxat7erfen5t2r7w0arer0fedwx" timestamp="1655101588"&gt;902&lt;/key&gt;&lt;/foreign-keys&gt;&lt;ref-type name="Journal Article"&gt;17&lt;/ref-type&gt;&lt;contributors&gt;&lt;authors&gt;&lt;author&gt;Winter, R. J.&lt;/author&gt;&lt;author&gt;Young, J. T.&lt;/author&gt;&lt;author&gt;Stoove, M.&lt;/author&gt;&lt;author&gt;Agius, P. A.&lt;/author&gt;&lt;author&gt;Hellard, M. E.&lt;/author&gt;&lt;author&gt;Kinner, S. A.&lt;/author&gt;&lt;/authors&gt;&lt;/contributors&gt;&lt;titles&gt;&lt;title&gt;Resumption of injecting drug use following release from prison in Australia&lt;/title&gt;&lt;secondary-title&gt;Drug and Alcohol Dependence&lt;/secondary-title&gt;&lt;/titles&gt;&lt;pages&gt;104-111&lt;/pages&gt;&lt;volume&gt;168&lt;/volume&gt;&lt;dates&gt;&lt;year&gt;2016&lt;/year&gt;&lt;/dates&gt;&lt;isbn&gt;0376-8716&lt;/isbn&gt;&lt;urls&gt;&lt;/urls&gt;&lt;electronic-resource-num&gt;10.1016/j.drugalcdep.2016.08.640&lt;/electronic-resource-num&gt;&lt;/record&gt;&lt;/Cite&gt;&lt;/EndNote&gt;</w:instrText>
      </w:r>
      <w:r w:rsidR="00791D9E">
        <w:fldChar w:fldCharType="separate"/>
      </w:r>
      <w:r w:rsidR="000B3498">
        <w:rPr>
          <w:noProof/>
        </w:rPr>
        <w:t>(8, 10)</w:t>
      </w:r>
      <w:r w:rsidR="00791D9E">
        <w:fldChar w:fldCharType="end"/>
      </w:r>
      <w:r w:rsidR="00791D9E">
        <w:t xml:space="preserve"> a history of being removed from family during childhood,</w:t>
      </w:r>
      <w:r w:rsidR="00791D9E">
        <w:fldChar w:fldCharType="begin"/>
      </w:r>
      <w:r w:rsidR="000B3498">
        <w:instrText xml:space="preserve"> ADDIN EN.CITE &lt;EndNote&gt;&lt;Cite&gt;&lt;Author&gt;Winter&lt;/Author&gt;&lt;Year&gt;2015&lt;/Year&gt;&lt;RecNum&gt;349&lt;/RecNum&gt;&lt;DisplayText&gt;(9, 10)&lt;/DisplayText&gt;&lt;record&gt;&lt;rec-number&gt;349&lt;/rec-number&gt;&lt;foreign-keys&gt;&lt;key app="EN" db-id="svpdrpfv4wxat7erfen5t2r7w0arer0fedwx" timestamp="1590043379"&gt;349&lt;/key&gt;&lt;/foreign-keys&gt;&lt;ref-type name="Journal Article"&gt;17&lt;/ref-type&gt;&lt;contributors&gt;&lt;authors&gt;&lt;author&gt;Winter, R. J.&lt;/author&gt;&lt;author&gt;Stoové, M.&lt;/author&gt;&lt;author&gt;Degenhardt, L.&lt;/author&gt;&lt;author&gt;Hellard, M. E.&lt;/author&gt;&lt;author&gt;Spelman, T.&lt;/author&gt;&lt;author&gt;Jenkinson, R.&lt;/author&gt;&lt;author&gt;McCarthy, D. R.&lt;/author&gt;&lt;author&gt;Kinner, S. A.&lt;/author&gt;&lt;/authors&gt;&lt;/contributors&gt;&lt;titles&gt;&lt;title&gt;Incidence and predictors of non-fatal drug overdose after release from prison among people who inject drugs in Queensland, Australia&lt;/title&gt;&lt;secondary-title&gt;Drug and Alcohol Dependence&lt;/secondary-title&gt;&lt;/titles&gt;&lt;pages&gt;43-49&lt;/pages&gt;&lt;volume&gt;153&lt;/volume&gt;&lt;dates&gt;&lt;year&gt;2015&lt;/year&gt;&lt;/dates&gt;&lt;isbn&gt;0376-8716&lt;/isbn&gt;&lt;urls&gt;&lt;/urls&gt;&lt;electronic-resource-num&gt;10.1016/j.drugalcdep.2015.06.011&lt;/electronic-resource-num&gt;&lt;/record&gt;&lt;/Cite&gt;&lt;Cite&gt;&lt;Author&gt;Keen&lt;/Author&gt;&lt;Year&gt;2020&lt;/Year&gt;&lt;RecNum&gt;710&lt;/RecNum&gt;&lt;record&gt;&lt;rec-number&gt;710&lt;/rec-number&gt;&lt;foreign-keys&gt;&lt;key app="EN" db-id="svpdrpfv4wxat7erfen5t2r7w0arer0fedwx" timestamp="1634540335"&gt;710&lt;/key&gt;&lt;/foreign-keys&gt;&lt;ref-type name="Journal Article"&gt;17&lt;/ref-type&gt;&lt;contributors&gt;&lt;authors&gt;&lt;author&gt;Keen, Claire&lt;/author&gt;&lt;author&gt;Young, Jesse T.&lt;/author&gt;&lt;author&gt;Borschmann, Rohan&lt;/author&gt;&lt;author&gt;Kinner, Stuart A.&lt;/author&gt;&lt;/authors&gt;&lt;/contributors&gt;&lt;titles&gt;&lt;title&gt;Non-fatal drug overdose after release from prison: a prospective data linkage study&lt;/title&gt;&lt;secondary-title&gt;Drug and Alcohol Dependence&lt;/secondary-title&gt;&lt;/titles&gt;&lt;pages&gt;107707&lt;/pages&gt;&lt;volume&gt;206&lt;/volume&gt;&lt;dates&gt;&lt;year&gt;2020&lt;/year&gt;&lt;/dates&gt;&lt;isbn&gt;0376-8716&lt;/isbn&gt;&lt;urls&gt;&lt;/urls&gt;&lt;electronic-resource-num&gt;10.1016/j.drugalcdep.2019.107707&lt;/electronic-resource-num&gt;&lt;/record&gt;&lt;/Cite&gt;&lt;/EndNote&gt;</w:instrText>
      </w:r>
      <w:r w:rsidR="00791D9E">
        <w:fldChar w:fldCharType="separate"/>
      </w:r>
      <w:r w:rsidR="000B3498">
        <w:rPr>
          <w:noProof/>
        </w:rPr>
        <w:t>(9, 10)</w:t>
      </w:r>
      <w:r w:rsidR="00791D9E">
        <w:fldChar w:fldCharType="end"/>
      </w:r>
      <w:r w:rsidR="00791D9E">
        <w:t xml:space="preserve"> </w:t>
      </w:r>
      <w:r w:rsidR="00965899">
        <w:t>perceived low social support assessed by the Enrichd Social Support Inventory</w:t>
      </w:r>
      <w:r w:rsidR="00323EC1">
        <w:t xml:space="preserve"> (ESSI)</w:t>
      </w:r>
      <w:r w:rsidR="00965899">
        <w:t>,</w:t>
      </w:r>
      <w:r w:rsidR="00965899">
        <w:fldChar w:fldCharType="begin">
          <w:fldData xml:space="preserve">PEVuZE5vdGU+PENpdGU+PEF1dGhvcj5NaXRjaGVsbDwvQXV0aG9yPjxZZWFyPjIwMDM8L1llYXI+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=
</w:fldData>
        </w:fldChar>
      </w:r>
      <w:r w:rsidR="000B3498">
        <w:instrText xml:space="preserve"> ADDIN EN.CITE </w:instrText>
      </w:r>
      <w:r w:rsidR="000B3498">
        <w:fldChar w:fldCharType="begin">
          <w:fldData xml:space="preserve">PEVuZE5vdGU+PENpdGU+PEF1dGhvcj5NaXRjaGVsbDwvQXV0aG9yPjxZZWFyPjIwMDM8L1llYXI+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=
</w:fldData>
        </w:fldChar>
      </w:r>
      <w:r w:rsidR="000B3498">
        <w:instrText xml:space="preserve"> ADDIN EN.CITE.DATA </w:instrText>
      </w:r>
      <w:r w:rsidR="000B3498">
        <w:fldChar w:fldCharType="end"/>
      </w:r>
      <w:r w:rsidR="00965899">
        <w:fldChar w:fldCharType="separate"/>
      </w:r>
      <w:r w:rsidR="000B3498">
        <w:rPr>
          <w:noProof/>
        </w:rPr>
        <w:t>(9, 11)</w:t>
      </w:r>
      <w:r w:rsidR="00965899">
        <w:fldChar w:fldCharType="end"/>
      </w:r>
      <w:r w:rsidR="00791D9E">
        <w:t xml:space="preserve"> previous diagnosis of mental illness,</w:t>
      </w:r>
      <w:r w:rsidR="00791D9E">
        <w:fldChar w:fldCharType="begin"/>
      </w:r>
      <w:r w:rsidR="000B3498">
        <w:instrText xml:space="preserve"> ADDIN EN.CITE &lt;EndNote&gt;&lt;Cite&gt;&lt;Author&gt;Winter&lt;/Author&gt;&lt;Year&gt;2015&lt;/Year&gt;&lt;RecNum&gt;349&lt;/RecNum&gt;&lt;DisplayText&gt;(10)&lt;/DisplayText&gt;&lt;record&gt;&lt;rec-number&gt;349&lt;/rec-number&gt;&lt;foreign-keys&gt;&lt;key app="EN" db-id="svpdrpfv4wxat7erfen5t2r7w0arer0fedwx" timestamp="1590043379"&gt;349&lt;/key&gt;&lt;/foreign-keys&gt;&lt;ref-type name="Journal Article"&gt;17&lt;/ref-type&gt;&lt;contributors&gt;&lt;authors&gt;&lt;author&gt;Winter, R. J.&lt;/author&gt;&lt;author&gt;Stoové, M.&lt;/author&gt;&lt;author&gt;Degenhardt, L.&lt;/author&gt;&lt;author&gt;Hellard, M. E.&lt;/author&gt;&lt;author&gt;Spelman, T.&lt;/author&gt;&lt;author&gt;Jenkinson, R.&lt;/author&gt;&lt;author&gt;McCarthy, D. R.&lt;/author&gt;&lt;author&gt;Kinner, S. A.&lt;/author&gt;&lt;/authors&gt;&lt;/contributors&gt;&lt;titles&gt;&lt;title&gt;Incidence and predictors of non-fatal drug overdose after release from prison among people who inject drugs in Queensland, Australia&lt;/title&gt;&lt;secondary-title&gt;Drug and Alcohol Dependence&lt;/secondary-title&gt;&lt;/titles&gt;&lt;pages&gt;43-49&lt;/pages&gt;&lt;volume&gt;153&lt;/volume&gt;&lt;dates&gt;&lt;year&gt;2015&lt;/year&gt;&lt;/dates&gt;&lt;isbn&gt;0376-8716&lt;/isbn&gt;&lt;urls&gt;&lt;/urls&gt;&lt;electronic-resource-num&gt;10.1016/j.drugalcdep.2015.06.011&lt;/electronic-resource-num&gt;&lt;/record&gt;&lt;/Cite&gt;&lt;/EndNote&gt;</w:instrText>
      </w:r>
      <w:r w:rsidR="00791D9E">
        <w:fldChar w:fldCharType="separate"/>
      </w:r>
      <w:r w:rsidR="000B3498">
        <w:rPr>
          <w:noProof/>
        </w:rPr>
        <w:t>(10)</w:t>
      </w:r>
      <w:r w:rsidR="00791D9E">
        <w:fldChar w:fldCharType="end"/>
      </w:r>
      <w:r w:rsidR="00791D9E">
        <w:t xml:space="preserve"> experiencing high psychological distress prior to release from prison</w:t>
      </w:r>
      <w:r w:rsidR="00965899">
        <w:t xml:space="preserve"> as measured by the Kessler Psychological Distress Scale</w:t>
      </w:r>
      <w:r w:rsidR="00323EC1">
        <w:t xml:space="preserve"> (K10)</w:t>
      </w:r>
      <w:r w:rsidR="00791D9E">
        <w:t>,</w:t>
      </w:r>
      <w:r w:rsidR="00791D9E">
        <w:fldChar w:fldCharType="begin">
          <w:fldData xml:space="preserve">PEVuZE5vdGU+PENpdGU+PEF1dGhvcj5XaW50ZXI8L0F1dGhvcj48WWVhcj4yMDE1PC9ZZWFyPjxS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=
</w:fldData>
        </w:fldChar>
      </w:r>
      <w:r w:rsidR="000B3498">
        <w:instrText xml:space="preserve"> ADDIN EN.CITE </w:instrText>
      </w:r>
      <w:r w:rsidR="000B3498">
        <w:fldChar w:fldCharType="begin">
          <w:fldData xml:space="preserve">PEVuZE5vdGU+PENpdGU+PEF1dGhvcj5XaW50ZXI8L0F1dGhvcj48WWVhcj4yMDE1PC9ZZWFyPjxS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=
</w:fldData>
        </w:fldChar>
      </w:r>
      <w:r w:rsidR="000B3498">
        <w:instrText xml:space="preserve"> ADDIN EN.CITE.DATA </w:instrText>
      </w:r>
      <w:r w:rsidR="000B3498">
        <w:fldChar w:fldCharType="end"/>
      </w:r>
      <w:r w:rsidR="00791D9E">
        <w:fldChar w:fldCharType="separate"/>
      </w:r>
      <w:r w:rsidR="000B3498">
        <w:rPr>
          <w:noProof/>
        </w:rPr>
        <w:t>(10, 12)</w:t>
      </w:r>
      <w:r w:rsidR="00791D9E">
        <w:fldChar w:fldCharType="end"/>
      </w:r>
      <w:r w:rsidR="001E35C9">
        <w:t xml:space="preserve"> and a history of non-fatal overdose </w:t>
      </w:r>
      <w:r w:rsidR="001E35C9">
        <w:fldChar w:fldCharType="begin"/>
      </w:r>
      <w:r w:rsidR="000B3498">
        <w:instrText xml:space="preserve"> ADDIN EN.CITE &lt;EndNote&gt;&lt;Cite&gt;&lt;Author&gt;Keen&lt;/Author&gt;&lt;Year&gt;2020&lt;/Year&gt;&lt;RecNum&gt;710&lt;/RecNum&gt;&lt;DisplayText&gt;(9)&lt;/DisplayText&gt;&lt;record&gt;&lt;rec-number&gt;710&lt;/rec-number&gt;&lt;foreign-keys&gt;&lt;key app="EN" db-id="svpdrpfv4wxat7erfen5t2r7w0arer0fedwx" timestamp="1634540335"&gt;710&lt;/key&gt;&lt;/foreign-keys&gt;&lt;ref-type name="Journal Article"&gt;17&lt;/ref-type&gt;&lt;contributors&gt;&lt;authors&gt;&lt;author&gt;Keen, Claire&lt;/author&gt;&lt;author&gt;Young, Jesse T.&lt;/author&gt;&lt;author&gt;Borschmann, Rohan&lt;/author&gt;&lt;author&gt;Kinner, Stuart A.&lt;/author&gt;&lt;/authors&gt;&lt;/contributors&gt;&lt;titles&gt;&lt;title&gt;Non-fatal drug overdose after release from prison: a prospective data linkage study&lt;/title&gt;&lt;secondary-title&gt;Drug and Alcohol Dependence&lt;/secondary-title&gt;&lt;/titles&gt;&lt;pages&gt;107707&lt;/pages&gt;&lt;volume&gt;206&lt;/volume&gt;&lt;dates&gt;&lt;year&gt;2020&lt;/year&gt;&lt;/dates&gt;&lt;isbn&gt;0376-8716&lt;/isbn&gt;&lt;urls&gt;&lt;/urls&gt;&lt;electronic-resource-num&gt;10.1016/j.drugalcdep.2019.107707&lt;/electronic-resource-num&gt;&lt;/record&gt;&lt;/Cite&gt;&lt;/EndNote&gt;</w:instrText>
      </w:r>
      <w:r w:rsidR="001E35C9">
        <w:fldChar w:fldCharType="separate"/>
      </w:r>
      <w:r w:rsidR="000B3498">
        <w:rPr>
          <w:noProof/>
        </w:rPr>
        <w:t>(9)</w:t>
      </w:r>
      <w:r w:rsidR="001E35C9">
        <w:fldChar w:fldCharType="end"/>
      </w:r>
      <w:r w:rsidR="001E35C9">
        <w:t xml:space="preserve"> are all associated with overdose after leaving prison.</w:t>
      </w:r>
      <w:r w:rsidR="00965899">
        <w:t xml:space="preserve"> Based on this evidence, these variables were included as covariates in the multivariable model.</w:t>
      </w:r>
    </w:p>
    <w:p w14:paraId="494B632A" w14:textId="77777777" w:rsidR="001302C6" w:rsidRPr="008265C1" w:rsidRDefault="001302C6" w:rsidP="00143DDA"/>
    <w:p w14:paraId="51C4F05C" w14:textId="2B9018FE" w:rsidR="001302C6" w:rsidRDefault="00E93718" w:rsidP="001302C6">
      <w:pPr>
        <w:pStyle w:val="Heading3"/>
      </w:pPr>
      <w:r>
        <w:t>Selection bias</w:t>
      </w:r>
      <w:r w:rsidR="001302C6">
        <w:t xml:space="preserve"> analysis</w:t>
      </w:r>
    </w:p>
    <w:p w14:paraId="0B45DCA1" w14:textId="475D5283" w:rsidR="001302C6" w:rsidRDefault="001302C6" w:rsidP="001302C6">
      <w:r>
        <w:t xml:space="preserve">We used items from the baseline survey to investigate possible </w:t>
      </w:r>
      <w:r w:rsidR="00323EC1">
        <w:t>selection bias</w:t>
      </w:r>
      <w:r>
        <w:t>. Sociodemographic and health variables included sex (male/female), Indigeneity (yes/no), age (&lt;25/25+ years at baseline), employed in the six months prior to index incarceration (yes/no), taken from family as a child (yes/no), low/no vs moderate/high/very high levels of psychological distress at baseline as measured by the K10,</w:t>
      </w:r>
      <w:r>
        <w:fldChar w:fldCharType="begin"/>
      </w:r>
      <w:r>
        <w:instrText xml:space="preserve"> ADDIN EN.CITE &lt;EndNote&gt;&lt;Cite&gt;&lt;Author&gt;Andrews&lt;/Author&gt;&lt;Year&gt;2001&lt;/Year&gt;&lt;RecNum&gt;234&lt;/RecNum&gt;&lt;DisplayText&gt;(13)&lt;/DisplayText&gt;&lt;record&gt;&lt;rec-number&gt;234&lt;/rec-number&gt;&lt;foreign-keys&gt;&lt;key app="EN" db-id="svpdrpfv4wxat7erfen5t2r7w0arer0fedwx" timestamp="1590043141"&gt;234&lt;/key&gt;&lt;/foreign-keys&gt;&lt;ref-type name="Journal Article"&gt;17&lt;/ref-type&gt;&lt;contributors&gt;&lt;authors&gt;&lt;author&gt;Andrews, Gavin&lt;/author&gt;&lt;author&gt;Slade, Tim&lt;/author&gt;&lt;/authors&gt;&lt;/contributors&gt;&lt;titles&gt;&lt;title&gt;Interpreting scores on the Kessler psychological distress scale (K10)&lt;/title&gt;&lt;secondary-title&gt;Australian and New Zealand Journal of Public Health&lt;/secondary-title&gt;&lt;/titles&gt;&lt;periodical&gt;&lt;full-title&gt;Australian and New Zealand Journal of Public Health&lt;/full-title&gt;&lt;abbr-1&gt;Aust. N. Z. J. Public Health&lt;/abbr-1&gt;&lt;abbr-2&gt;Aust N Z J Public Health&lt;/abbr-2&gt;&lt;abbr-3&gt;Australian &amp;amp; New Zealand Journal of Public Health&lt;/abbr-3&gt;&lt;/periodical&gt;&lt;pages&gt;494-497&lt;/pages&gt;&lt;volume&gt;25&lt;/volume&gt;&lt;number&gt;6&lt;/number&gt;&lt;dates&gt;&lt;year&gt;2001&lt;/year&gt;&lt;/dates&gt;&lt;isbn&gt;1753-6405&lt;/isbn&gt;&lt;urls&gt;&lt;/urls&gt;&lt;electronic-resource-num&gt;10.1111/j.1467-842x.2001.tb00310.x&lt;/electronic-resource-num&gt;&lt;/record&gt;&lt;/Cite&gt;&lt;/EndNote&gt;</w:instrText>
      </w:r>
      <w:r>
        <w:fldChar w:fldCharType="separate"/>
      </w:r>
      <w:r>
        <w:rPr>
          <w:noProof/>
        </w:rPr>
        <w:t>(13)</w:t>
      </w:r>
      <w:r>
        <w:fldChar w:fldCharType="end"/>
      </w:r>
      <w:r>
        <w:t xml:space="preserve"> previous diagnosis of a mental illness (yes/no), a history of injecting drugs (yes/no), a history of drug overdose (yes/no), level of social support as measured by the ESSI </w:t>
      </w:r>
      <w:r>
        <w:fldChar w:fldCharType="begin"/>
      </w:r>
      <w:r>
        <w:instrText xml:space="preserve"> ADDIN EN.CITE &lt;EndNote&gt;&lt;Cite&gt;&lt;Author&gt;Mitchell&lt;/Author&gt;&lt;Year&gt;2003&lt;/Year&gt;&lt;RecNum&gt;197&lt;/RecNum&gt;&lt;DisplayText&gt;(11)&lt;/DisplayText&gt;&lt;record&gt;&lt;rec-number&gt;197&lt;/rec-number&gt;&lt;foreign-keys&gt;&lt;key app="EN" db-id="svpdrpfv4wxat7erfen5t2r7w0arer0fedwx" timestamp="1590042912"&gt;197&lt;/key&gt;&lt;/foreign-keys&gt;&lt;ref-type name="Journal Article"&gt;17&lt;/ref-type&gt;&lt;contributors&gt;&lt;authors&gt;&lt;author&gt;Mitchell, Pamela H.&lt;/author&gt;&lt;author&gt;Powell, Lynda&lt;/author&gt;&lt;author&gt;Blumenthal, James&lt;/author&gt;&lt;author&gt;Norten, Jennifer&lt;/author&gt;&lt;author&gt;Ironson, Gail&lt;/author&gt;&lt;author&gt;Pitula, Carol Rogers&lt;/author&gt;&lt;author&gt;Froelicher, Erika Sivarajan&lt;/author&gt;&lt;author&gt;Czajkowski, Susan&lt;/author&gt;&lt;author&gt;Youngblood, Marston&lt;/author&gt;&lt;author&gt;Huber, Marc&lt;/author&gt;&lt;/authors&gt;&lt;/contributors&gt;&lt;titles&gt;&lt;title&gt;A short social support measure for patients recovering from myocardial infarction: the ENRICHD Social Support Inventory&lt;/title&gt;&lt;secondary-title&gt;Journal of Cardiopulmonary Rehabilitation and Prevention&lt;/secondary-title&gt;&lt;/titles&gt;&lt;periodical&gt;&lt;full-title&gt;Journal of Cardiopulmonary Rehabilitation and Prevention&lt;/full-title&gt;&lt;abbr-1&gt;J. Cardiopulm. Rehabil. Prev.&lt;/abbr-1&gt;&lt;abbr-2&gt;J Cardiopulm Rehabil Prev&lt;/abbr-2&gt;&lt;abbr-3&gt;Journal of Cardiopulmonary Rehabilitation &amp;amp; Prevention&lt;/abbr-3&gt;&lt;/periodical&gt;&lt;pages&gt;398-403&lt;/pages&gt;&lt;volume&gt;23&lt;/volume&gt;&lt;number&gt;6&lt;/number&gt;&lt;dates&gt;&lt;year&gt;2003&lt;/year&gt;&lt;/dates&gt;&lt;isbn&gt;1932-7501&lt;/isbn&gt;&lt;urls&gt;&lt;/urls&gt;&lt;electronic-resource-num&gt;10.1097/00008483-200311000-00001&lt;/electronic-resource-num&gt;&lt;/record&gt;&lt;/Cite&gt;&lt;/EndNote&gt;</w:instrText>
      </w:r>
      <w:r>
        <w:fldChar w:fldCharType="separate"/>
      </w:r>
      <w:r>
        <w:rPr>
          <w:noProof/>
        </w:rPr>
        <w:t>(11)</w:t>
      </w:r>
      <w:r>
        <w:fldChar w:fldCharType="end"/>
      </w:r>
      <w:r>
        <w:t xml:space="preserve"> dichotomised at the median (&lt;2</w:t>
      </w:r>
      <w:r w:rsidR="00323EC1">
        <w:t>8</w:t>
      </w:r>
      <w:r>
        <w:t>/2</w:t>
      </w:r>
      <w:r w:rsidR="00323EC1">
        <w:t>8</w:t>
      </w:r>
      <w:r>
        <w:t>+).</w:t>
      </w:r>
      <w:r>
        <w:fldChar w:fldCharType="begin"/>
      </w:r>
      <w:r>
        <w:instrText xml:space="preserve"> ADDIN EN.CITE &lt;EndNote&gt;&lt;Cite&gt;&lt;Author&gt;Cumming&lt;/Author&gt;&lt;Year&gt;2023&lt;/Year&gt;&lt;RecNum&gt;1039&lt;/RecNum&gt;&lt;DisplayText&gt;(14)&lt;/DisplayText&gt;&lt;record&gt;&lt;rec-number&gt;1039&lt;/rec-number&gt;&lt;foreign-keys&gt;&lt;key app="EN" db-id="svpdrpfv4wxat7erfen5t2r7w0arer0fedwx" timestamp="1678174109"&gt;1039&lt;/key&gt;&lt;/foreign-keys&gt;&lt;ref-type name="Journal Article"&gt;17&lt;/ref-type&gt;&lt;contributors&gt;&lt;authors&gt;&lt;author&gt;Cumming, Craig&lt;/author&gt;&lt;author&gt;Kinner, Stuart A.&lt;/author&gt;&lt;author&gt;McKetin, Rebecca&lt;/author&gt;&lt;author&gt;Young, Jesse T.&lt;/author&gt;&lt;author&gt;Li, Ian&lt;/author&gt;&lt;author&gt;Preen, David B.&lt;/author&gt;&lt;/authors&gt;&lt;/contributors&gt;&lt;titles&gt;&lt;title&gt;The predictive validity of the Alcohol Smoking and Substance Involvement Screening Test (ASSIST) for moderate‐to‐high risk cannabis, methamphetamine and opioid use after release from prison&lt;/title&gt;&lt;secondary-title&gt;Addiction&lt;/secondary-title&gt;&lt;/titles&gt;&lt;periodical&gt;&lt;full-title&gt;Addiction&lt;/full-title&gt;&lt;abbr-1&gt;Addiction&lt;/abbr-1&gt;&lt;abbr-2&gt;Addiction&lt;/abbr-2&gt;&lt;/periodical&gt;&lt;pages&gt;1107-1115&lt;/pages&gt;&lt;volume&gt;118&lt;/volume&gt;&lt;number&gt;6&lt;/number&gt;&lt;dates&gt;&lt;year&gt;2023&lt;/year&gt;&lt;/dates&gt;&lt;isbn&gt;0965-2140&lt;/isbn&gt;&lt;urls&gt;&lt;/urls&gt;&lt;electronic-resource-num&gt;10.1111/add.16138&lt;/electronic-resource-num&gt;&lt;/record&gt;&lt;/Cite&gt;&lt;/EndNote&gt;</w:instrText>
      </w:r>
      <w:r>
        <w:fldChar w:fldCharType="separate"/>
      </w:r>
      <w:r>
        <w:rPr>
          <w:noProof/>
        </w:rPr>
        <w:t>(14)</w:t>
      </w:r>
      <w:r>
        <w:fldChar w:fldCharType="end"/>
      </w:r>
      <w:r>
        <w:t xml:space="preserve"> To investigate whether screening as moderate/high risk for the use of any of the three substances being investigated was associated with being excluded from the study, we generated a binary variable (moderate/high risk vs low/no risk) and assigned participants to the moderate/high risk group if they screen as moderate/high risk on the ASSIST at baseline for any of the three substances. For each variable we used univariable modified log-linked Poisson regression to estimate the relative risk of being excluded.</w:t>
      </w:r>
    </w:p>
    <w:p w14:paraId="4C182C66" w14:textId="62333E02" w:rsidR="001302C6" w:rsidRDefault="001302C6" w:rsidP="00143DDA"/>
    <w:p w14:paraId="2F6E2F77" w14:textId="2FDB18A3" w:rsidR="006C2C70" w:rsidRPr="006C2C70" w:rsidRDefault="006C2C70" w:rsidP="006C2C70">
      <w:pPr>
        <w:pStyle w:val="Heading3"/>
      </w:pPr>
      <w:r>
        <w:t>Sensitivity analysis</w:t>
      </w:r>
    </w:p>
    <w:p w14:paraId="4E054CA5" w14:textId="77777777" w:rsidR="00CA138D" w:rsidRDefault="00CA138D" w:rsidP="00B17BC9"/>
    <w:p w14:paraId="21AAEB39" w14:textId="0A71EE98" w:rsidR="00CA138D" w:rsidRDefault="001302C6" w:rsidP="00B17BC9">
      <w:r>
        <w:t>We conducted</w:t>
      </w:r>
      <w:r w:rsidR="00CA138D">
        <w:t xml:space="preserve"> sensitivity analysis to investigate </w:t>
      </w:r>
      <w:r>
        <w:t>our assumption that multiple</w:t>
      </w:r>
      <w:r w:rsidR="00CA138D">
        <w:t xml:space="preserve"> specific-substance-related hospital contacts that occurred within 24 hours of each other</w:t>
      </w:r>
      <w:r w:rsidR="00D06F68">
        <w:t xml:space="preserve"> </w:t>
      </w:r>
      <w:r>
        <w:t>for the same participant related to the same substance use event (resulting in us combining all hospital contacts</w:t>
      </w:r>
      <w:r w:rsidR="00323EC1">
        <w:t xml:space="preserve"> occurring on the same day for the same individual</w:t>
      </w:r>
      <w:r>
        <w:t xml:space="preserve"> into one event for our main analyses).</w:t>
      </w:r>
      <w:r w:rsidR="00CA138D">
        <w:t xml:space="preserve"> </w:t>
      </w:r>
      <w:r>
        <w:t>To conduct the sensitivity analysis, w</w:t>
      </w:r>
      <w:r w:rsidR="00CA138D">
        <w:t xml:space="preserve">e repeated our </w:t>
      </w:r>
      <w:r w:rsidR="00377273">
        <w:t xml:space="preserve">unadjusted and adjusted </w:t>
      </w:r>
      <w:r>
        <w:t xml:space="preserve">Weibull </w:t>
      </w:r>
      <w:r w:rsidR="00377273">
        <w:t xml:space="preserve">regression </w:t>
      </w:r>
      <w:r>
        <w:t xml:space="preserve">survival analyses across the entire follow-up period, however we left all hospital contact events as separate events to see how this impacted the </w:t>
      </w:r>
      <w:r w:rsidR="000D31F3">
        <w:t xml:space="preserve">unadjusted and adjusted </w:t>
      </w:r>
      <w:r>
        <w:t>hazard ratio estimates</w:t>
      </w:r>
      <w:r w:rsidR="00A5759B">
        <w:t>.</w:t>
      </w:r>
    </w:p>
    <w:p w14:paraId="70871E43" w14:textId="77777777" w:rsidR="006C2C70" w:rsidRDefault="006C2C70" w:rsidP="00B17BC9"/>
    <w:p w14:paraId="26C51214" w14:textId="166D3A77" w:rsidR="006C2C70" w:rsidRDefault="006C2C70" w:rsidP="006C2C70"/>
    <w:p w14:paraId="671ACE11" w14:textId="77777777" w:rsidR="007914BB" w:rsidRDefault="006C2C70">
      <w:pPr>
        <w:sectPr w:rsidR="007914BB" w:rsidSect="00143DDA">
          <w:footerReference w:type="even" r:id="rId7"/>
          <w:footerReference w:type="default" r:id="rId8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>
        <w:br w:type="page"/>
      </w:r>
    </w:p>
    <w:p w14:paraId="3C316C31" w14:textId="4F380EE6" w:rsidR="00D06F68" w:rsidRPr="00D06F68" w:rsidRDefault="006C2C70" w:rsidP="00D06F68">
      <w:pPr>
        <w:pStyle w:val="Heading2"/>
        <w:rPr>
          <w:rFonts w:cstheme="minorHAnsi"/>
        </w:rPr>
      </w:pPr>
      <w:r>
        <w:lastRenderedPageBreak/>
        <w:t>R</w:t>
      </w:r>
      <w:r w:rsidR="004E66DF">
        <w:t>esults</w:t>
      </w:r>
    </w:p>
    <w:p w14:paraId="14BA6694" w14:textId="77777777" w:rsidR="00E93718" w:rsidRDefault="00E93718"/>
    <w:p w14:paraId="2AA34701" w14:textId="3396FBDE" w:rsidR="00E93718" w:rsidRDefault="00E93718" w:rsidP="00143DDA">
      <w:pPr>
        <w:pStyle w:val="Heading3"/>
      </w:pPr>
      <w:r>
        <w:t>Selection bias analysis</w:t>
      </w:r>
    </w:p>
    <w:p w14:paraId="2DF92BA3" w14:textId="77777777" w:rsidR="00CA138D" w:rsidRDefault="00CA138D"/>
    <w:p w14:paraId="49526C7F" w14:textId="07B592B6" w:rsidR="00B17BC9" w:rsidRDefault="00B17BC9" w:rsidP="00B17BC9">
      <w:r>
        <w:t>Table S</w:t>
      </w:r>
      <w:r w:rsidR="007914BB">
        <w:t>1</w:t>
      </w:r>
      <w:r>
        <w:t xml:space="preserve">. </w:t>
      </w:r>
      <w:r w:rsidR="00EE745F">
        <w:t>Baseline predictors of being excluded from the study estimated using univariable modified Poisson log-linked regression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233"/>
        <w:gridCol w:w="1542"/>
        <w:gridCol w:w="772"/>
      </w:tblGrid>
      <w:tr w:rsidR="00B17BC9" w:rsidRPr="007B18A9" w14:paraId="7A145D63" w14:textId="77777777" w:rsidTr="00360CDA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1910A3" w14:textId="692503AE" w:rsidR="00B17BC9" w:rsidRPr="007B18A9" w:rsidRDefault="009E2B73" w:rsidP="00360C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Excluded from analysi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EA02883" w14:textId="26CC082E" w:rsidR="00B17BC9" w:rsidRPr="007B18A9" w:rsidRDefault="00B17BC9" w:rsidP="00360C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RR (95%CI)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3F07A0" w14:textId="5869E1D0" w:rsidR="00B17BC9" w:rsidRPr="007B18A9" w:rsidRDefault="00B17BC9" w:rsidP="00360C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P</w:t>
            </w:r>
          </w:p>
        </w:tc>
      </w:tr>
      <w:tr w:rsidR="00B17BC9" w:rsidRPr="007B18A9" w14:paraId="62A2D65C" w14:textId="77777777" w:rsidTr="00143DDA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4F9E1D" w14:textId="58902366" w:rsidR="00B17BC9" w:rsidRPr="007B18A9" w:rsidRDefault="007B18A9" w:rsidP="00360C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Femal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71C82D" w14:textId="60D857E8" w:rsidR="00B17BC9" w:rsidRPr="007B18A9" w:rsidRDefault="00562398" w:rsidP="00E93718">
            <w:pPr>
              <w:rPr>
                <w:rFonts w:cstheme="minorHAnsi"/>
                <w:sz w:val="20"/>
                <w:szCs w:val="20"/>
              </w:rPr>
            </w:pPr>
            <w:r w:rsidRPr="007B18A9">
              <w:rPr>
                <w:rFonts w:cstheme="minorHAnsi"/>
                <w:sz w:val="20"/>
                <w:szCs w:val="20"/>
              </w:rPr>
              <w:t>0.53 (0.30, 0.94</w:t>
            </w:r>
            <w:r w:rsidR="00AE39E6" w:rsidRPr="007B18A9">
              <w:rPr>
                <w:rFonts w:cstheme="minorHAnsi"/>
                <w:sz w:val="20"/>
                <w:szCs w:val="20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195A1D" w14:textId="52DA3063" w:rsidR="00B17BC9" w:rsidRPr="007B18A9" w:rsidRDefault="00562398" w:rsidP="00E93718">
            <w:pPr>
              <w:rPr>
                <w:rFonts w:cstheme="minorHAnsi"/>
                <w:sz w:val="20"/>
                <w:szCs w:val="20"/>
              </w:rPr>
            </w:pPr>
            <w:r w:rsidRPr="007B18A9">
              <w:rPr>
                <w:rFonts w:cstheme="minorHAnsi"/>
                <w:sz w:val="20"/>
                <w:szCs w:val="20"/>
              </w:rPr>
              <w:t>0.030</w:t>
            </w:r>
          </w:p>
        </w:tc>
      </w:tr>
      <w:tr w:rsidR="00562398" w:rsidRPr="007B18A9" w14:paraId="7AA82133" w14:textId="77777777" w:rsidTr="00143DDA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</w:tcPr>
          <w:p w14:paraId="7A41379C" w14:textId="01937772" w:rsidR="00562398" w:rsidRPr="007B18A9" w:rsidRDefault="00562398" w:rsidP="00360C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Indigenous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2FF5C40" w14:textId="40339B76" w:rsidR="00562398" w:rsidRPr="007B18A9" w:rsidRDefault="00562398" w:rsidP="00E93718">
            <w:pPr>
              <w:rPr>
                <w:rFonts w:cstheme="minorHAnsi"/>
                <w:sz w:val="20"/>
                <w:szCs w:val="20"/>
              </w:rPr>
            </w:pPr>
            <w:r w:rsidRPr="007B18A9">
              <w:rPr>
                <w:rFonts w:cstheme="minorHAnsi"/>
                <w:sz w:val="20"/>
                <w:szCs w:val="20"/>
              </w:rPr>
              <w:t>2.22 (1.54, 3.19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982D167" w14:textId="0A562B69" w:rsidR="00562398" w:rsidRPr="007B18A9" w:rsidRDefault="00562398" w:rsidP="00E93718">
            <w:pPr>
              <w:rPr>
                <w:rFonts w:cstheme="minorHAnsi"/>
                <w:sz w:val="20"/>
                <w:szCs w:val="20"/>
              </w:rPr>
            </w:pPr>
            <w:r w:rsidRPr="007B18A9">
              <w:rPr>
                <w:rFonts w:cstheme="minorHAnsi"/>
                <w:sz w:val="20"/>
                <w:szCs w:val="20"/>
              </w:rPr>
              <w:t>&lt;0.001</w:t>
            </w:r>
          </w:p>
        </w:tc>
      </w:tr>
      <w:tr w:rsidR="00562398" w:rsidRPr="007B18A9" w14:paraId="69AC7255" w14:textId="77777777" w:rsidTr="00143DDA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</w:tcPr>
          <w:p w14:paraId="32772BC9" w14:textId="62EB1447" w:rsidR="00562398" w:rsidRPr="007B18A9" w:rsidRDefault="00562398" w:rsidP="00360C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&lt; 25 years old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0D7879A" w14:textId="0F75A309" w:rsidR="00562398" w:rsidRPr="007B18A9" w:rsidRDefault="00562398" w:rsidP="00E93718">
            <w:pPr>
              <w:rPr>
                <w:rFonts w:cstheme="minorHAnsi"/>
                <w:sz w:val="20"/>
                <w:szCs w:val="20"/>
              </w:rPr>
            </w:pPr>
            <w:r w:rsidRPr="007B18A9">
              <w:rPr>
                <w:rFonts w:cstheme="minorHAnsi"/>
                <w:sz w:val="20"/>
                <w:szCs w:val="20"/>
              </w:rPr>
              <w:t>1.20 (0.82, 1.76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779E0A9" w14:textId="7E844286" w:rsidR="00562398" w:rsidRPr="007B18A9" w:rsidRDefault="00562398" w:rsidP="00E93718">
            <w:pPr>
              <w:rPr>
                <w:rFonts w:cstheme="minorHAnsi"/>
                <w:sz w:val="20"/>
                <w:szCs w:val="20"/>
              </w:rPr>
            </w:pPr>
            <w:r w:rsidRPr="007B18A9">
              <w:rPr>
                <w:rFonts w:cstheme="minorHAnsi"/>
                <w:sz w:val="20"/>
                <w:szCs w:val="20"/>
              </w:rPr>
              <w:t>0.335</w:t>
            </w:r>
          </w:p>
        </w:tc>
      </w:tr>
      <w:tr w:rsidR="00562398" w:rsidRPr="007B18A9" w14:paraId="3BB4A7CE" w14:textId="77777777" w:rsidTr="00143DDA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</w:tcPr>
          <w:p w14:paraId="6CF8BB36" w14:textId="15BF2FCD" w:rsidR="00562398" w:rsidRPr="007B18A9" w:rsidRDefault="00562398" w:rsidP="00360C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Employed 6 months pre-incarceration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D32F224" w14:textId="6297A99D" w:rsidR="00562398" w:rsidRPr="007B18A9" w:rsidRDefault="00562398" w:rsidP="00E93718">
            <w:pPr>
              <w:rPr>
                <w:rFonts w:cstheme="minorHAnsi"/>
                <w:sz w:val="20"/>
                <w:szCs w:val="20"/>
              </w:rPr>
            </w:pPr>
            <w:r w:rsidRPr="007B18A9">
              <w:rPr>
                <w:rFonts w:cstheme="minorHAnsi"/>
                <w:sz w:val="20"/>
                <w:szCs w:val="20"/>
              </w:rPr>
              <w:t>0.76 (0.52, 1.12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6801BBB" w14:textId="5725BF62" w:rsidR="00562398" w:rsidRPr="007B18A9" w:rsidRDefault="00562398" w:rsidP="00E93718">
            <w:pPr>
              <w:rPr>
                <w:rFonts w:cstheme="minorHAnsi"/>
                <w:sz w:val="20"/>
                <w:szCs w:val="20"/>
              </w:rPr>
            </w:pPr>
            <w:r w:rsidRPr="007B18A9">
              <w:rPr>
                <w:rFonts w:cstheme="minorHAnsi"/>
                <w:sz w:val="20"/>
                <w:szCs w:val="20"/>
              </w:rPr>
              <w:t>0.166</w:t>
            </w:r>
          </w:p>
        </w:tc>
      </w:tr>
      <w:tr w:rsidR="00B17BC9" w:rsidRPr="007B18A9" w14:paraId="15B60F13" w14:textId="77777777" w:rsidTr="00143DDA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0680BC" w14:textId="77777777" w:rsidR="00B17BC9" w:rsidRPr="007B18A9" w:rsidRDefault="00B17BC9" w:rsidP="00360C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Taken into care as a chil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8562B2" w14:textId="3622236F" w:rsidR="00B17BC9" w:rsidRPr="007B18A9" w:rsidRDefault="00B17BC9" w:rsidP="00143D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0.6</w:t>
            </w:r>
            <w:r w:rsidR="00AE5C16" w:rsidRPr="007B18A9">
              <w:rPr>
                <w:rFonts w:cstheme="minorHAnsi"/>
                <w:color w:val="000000"/>
                <w:sz w:val="20"/>
                <w:szCs w:val="20"/>
              </w:rPr>
              <w:t>6</w:t>
            </w:r>
            <w:r w:rsidRPr="007B18A9">
              <w:rPr>
                <w:rFonts w:cstheme="minorHAnsi"/>
                <w:color w:val="000000"/>
                <w:sz w:val="20"/>
                <w:szCs w:val="20"/>
              </w:rPr>
              <w:t xml:space="preserve"> (0.3</w:t>
            </w:r>
            <w:r w:rsidR="00AE5C16" w:rsidRPr="007B18A9">
              <w:rPr>
                <w:rFonts w:cstheme="minorHAnsi"/>
                <w:color w:val="000000"/>
                <w:sz w:val="20"/>
                <w:szCs w:val="20"/>
              </w:rPr>
              <w:t>7</w:t>
            </w:r>
            <w:r w:rsidRPr="007B18A9">
              <w:rPr>
                <w:rFonts w:cstheme="minorHAnsi"/>
                <w:color w:val="000000"/>
                <w:sz w:val="20"/>
                <w:szCs w:val="20"/>
              </w:rPr>
              <w:t>, 1.</w:t>
            </w:r>
            <w:r w:rsidR="00AE5C16" w:rsidRPr="007B18A9">
              <w:rPr>
                <w:rFonts w:cstheme="minorHAnsi"/>
                <w:color w:val="000000"/>
                <w:sz w:val="20"/>
                <w:szCs w:val="20"/>
              </w:rPr>
              <w:t>17</w:t>
            </w:r>
            <w:r w:rsidRPr="007B18A9">
              <w:rPr>
                <w:rFonts w:cstheme="minorHAnsi"/>
                <w:color w:val="000000"/>
                <w:sz w:val="20"/>
                <w:szCs w:val="20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281B8F" w14:textId="4D83DA35" w:rsidR="00B17BC9" w:rsidRPr="007B18A9" w:rsidRDefault="00B17BC9" w:rsidP="00143D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0.</w:t>
            </w:r>
            <w:r w:rsidR="00AE5C16" w:rsidRPr="007B18A9">
              <w:rPr>
                <w:rFonts w:cstheme="minorHAnsi"/>
                <w:color w:val="000000"/>
                <w:sz w:val="20"/>
                <w:szCs w:val="20"/>
              </w:rPr>
              <w:t>157</w:t>
            </w:r>
          </w:p>
        </w:tc>
      </w:tr>
      <w:tr w:rsidR="00AE5C16" w:rsidRPr="007B18A9" w14:paraId="2058B9B9" w14:textId="77777777" w:rsidTr="00143DDA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</w:tcPr>
          <w:p w14:paraId="390F055D" w14:textId="6ECA2B9C" w:rsidR="00AE5C16" w:rsidRPr="007B18A9" w:rsidRDefault="00AE5C16" w:rsidP="00360C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Moderate/high distress (K10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04D9F46" w14:textId="5DCD8DE7" w:rsidR="00AE5C16" w:rsidRPr="007B18A9" w:rsidRDefault="00F64BB0" w:rsidP="00143DDA">
            <w:pPr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1.23</w:t>
            </w:r>
            <w:r w:rsidR="00AE5C16" w:rsidRPr="007B18A9">
              <w:rPr>
                <w:rFonts w:cstheme="minorHAnsi"/>
                <w:color w:val="000000"/>
                <w:sz w:val="20"/>
                <w:szCs w:val="20"/>
              </w:rPr>
              <w:t xml:space="preserve"> (0.</w:t>
            </w:r>
            <w:r>
              <w:rPr>
                <w:rFonts w:cstheme="minorHAnsi"/>
                <w:color w:val="000000"/>
                <w:sz w:val="20"/>
                <w:szCs w:val="20"/>
              </w:rPr>
              <w:t>80</w:t>
            </w:r>
            <w:r w:rsidR="00AE5C16" w:rsidRPr="007B18A9">
              <w:rPr>
                <w:rFonts w:cstheme="minorHAnsi"/>
                <w:color w:val="000000"/>
                <w:sz w:val="20"/>
                <w:szCs w:val="20"/>
              </w:rPr>
              <w:t>, 1.</w:t>
            </w:r>
            <w:r>
              <w:rPr>
                <w:rFonts w:cstheme="minorHAnsi"/>
                <w:color w:val="000000"/>
                <w:sz w:val="20"/>
                <w:szCs w:val="20"/>
              </w:rPr>
              <w:t>90</w:t>
            </w:r>
            <w:r w:rsidR="00AE5C16" w:rsidRPr="007B18A9">
              <w:rPr>
                <w:rFonts w:cstheme="minorHAnsi"/>
                <w:color w:val="000000"/>
                <w:sz w:val="20"/>
                <w:szCs w:val="20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CE3F5C8" w14:textId="31C9D014" w:rsidR="00AE5C16" w:rsidRPr="007B18A9" w:rsidRDefault="00AE5C16" w:rsidP="00143D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0.</w:t>
            </w:r>
            <w:r w:rsidR="00F64BB0">
              <w:rPr>
                <w:rFonts w:cstheme="minorHAnsi"/>
                <w:color w:val="000000"/>
                <w:sz w:val="20"/>
                <w:szCs w:val="20"/>
              </w:rPr>
              <w:t>344</w:t>
            </w:r>
          </w:p>
        </w:tc>
      </w:tr>
      <w:tr w:rsidR="00AE5C16" w:rsidRPr="007B18A9" w14:paraId="623B46E7" w14:textId="77777777" w:rsidTr="00143DDA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</w:tcPr>
          <w:p w14:paraId="238ECCB1" w14:textId="1E85D2AE" w:rsidR="00AE5C16" w:rsidRPr="007B18A9" w:rsidRDefault="00AE5C16" w:rsidP="00360C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Ever diagnosed with mental illness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84F5C5E" w14:textId="678BD64A" w:rsidR="00AE5C16" w:rsidRPr="007B18A9" w:rsidRDefault="00AE5C16" w:rsidP="00143D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1.01 (0.66, 1.54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7974B94" w14:textId="3D9EE27F" w:rsidR="00AE5C16" w:rsidRPr="007B18A9" w:rsidRDefault="00AE5C16" w:rsidP="00143D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0.978</w:t>
            </w:r>
          </w:p>
        </w:tc>
      </w:tr>
      <w:tr w:rsidR="00AE5C16" w:rsidRPr="007B18A9" w14:paraId="2D35AB8C" w14:textId="77777777" w:rsidTr="00143DDA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</w:tcPr>
          <w:p w14:paraId="0915533C" w14:textId="2B0C0869" w:rsidR="00AE5C16" w:rsidRPr="007B18A9" w:rsidRDefault="00AE5C16" w:rsidP="00360C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Injected drugs ever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226E371" w14:textId="201145F0" w:rsidR="00AE5C16" w:rsidRPr="007B18A9" w:rsidRDefault="00AE5C16" w:rsidP="00143D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0.68 (0.43, 1.07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8F013D4" w14:textId="0BDCEEF9" w:rsidR="00AE5C16" w:rsidRPr="007B18A9" w:rsidRDefault="00AE5C16" w:rsidP="00143D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0.095</w:t>
            </w:r>
          </w:p>
        </w:tc>
      </w:tr>
      <w:tr w:rsidR="00B17BC9" w:rsidRPr="007B18A9" w14:paraId="20B1889C" w14:textId="77777777" w:rsidTr="00143DDA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6D0261" w14:textId="77777777" w:rsidR="00B17BC9" w:rsidRPr="007B18A9" w:rsidRDefault="00B17BC9" w:rsidP="00360C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Previously overdose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00F8BC" w14:textId="21E70C57" w:rsidR="00B17BC9" w:rsidRPr="007B18A9" w:rsidRDefault="00B17BC9" w:rsidP="00143D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1.</w:t>
            </w:r>
            <w:r w:rsidR="00AE5C16" w:rsidRPr="007B18A9">
              <w:rPr>
                <w:rFonts w:cstheme="minorHAnsi"/>
                <w:color w:val="000000"/>
                <w:sz w:val="20"/>
                <w:szCs w:val="20"/>
              </w:rPr>
              <w:t>33</w:t>
            </w:r>
            <w:r w:rsidRPr="007B18A9">
              <w:rPr>
                <w:rFonts w:cstheme="minorHAnsi"/>
                <w:color w:val="000000"/>
                <w:sz w:val="20"/>
                <w:szCs w:val="20"/>
              </w:rPr>
              <w:t xml:space="preserve"> (</w:t>
            </w:r>
            <w:r w:rsidR="00AE5C16" w:rsidRPr="007B18A9">
              <w:rPr>
                <w:rFonts w:cstheme="minorHAnsi"/>
                <w:color w:val="000000"/>
                <w:sz w:val="20"/>
                <w:szCs w:val="20"/>
              </w:rPr>
              <w:t>0.81</w:t>
            </w:r>
            <w:r w:rsidRPr="007B18A9">
              <w:rPr>
                <w:rFonts w:cstheme="minorHAnsi"/>
                <w:color w:val="000000"/>
                <w:sz w:val="20"/>
                <w:szCs w:val="20"/>
              </w:rPr>
              <w:t xml:space="preserve">, </w:t>
            </w:r>
            <w:r w:rsidR="00AE5C16" w:rsidRPr="007B18A9">
              <w:rPr>
                <w:rFonts w:cstheme="minorHAnsi"/>
                <w:color w:val="000000"/>
                <w:sz w:val="20"/>
                <w:szCs w:val="20"/>
              </w:rPr>
              <w:t>2.17</w:t>
            </w:r>
            <w:r w:rsidRPr="007B18A9">
              <w:rPr>
                <w:rFonts w:cstheme="minorHAnsi"/>
                <w:color w:val="000000"/>
                <w:sz w:val="20"/>
                <w:szCs w:val="20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5338A8" w14:textId="55775A6A" w:rsidR="00B17BC9" w:rsidRPr="007B18A9" w:rsidRDefault="00B17BC9" w:rsidP="00143D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0.</w:t>
            </w:r>
            <w:r w:rsidR="00AE5C16" w:rsidRPr="007B18A9">
              <w:rPr>
                <w:rFonts w:cstheme="minorHAnsi"/>
                <w:color w:val="000000"/>
                <w:sz w:val="20"/>
                <w:szCs w:val="20"/>
              </w:rPr>
              <w:t>259</w:t>
            </w:r>
          </w:p>
        </w:tc>
      </w:tr>
      <w:tr w:rsidR="00562398" w:rsidRPr="007B18A9" w14:paraId="2718E52D" w14:textId="77777777" w:rsidTr="00143DDA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</w:tcPr>
          <w:p w14:paraId="5568F12C" w14:textId="690D0695" w:rsidR="00562398" w:rsidRPr="007B18A9" w:rsidRDefault="00AE5C16" w:rsidP="00360C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Low social support (ESSI &lt; 25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5F90B6A" w14:textId="0BB63426" w:rsidR="00562398" w:rsidRPr="007B18A9" w:rsidRDefault="00AE5C16" w:rsidP="00143D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1.0</w:t>
            </w:r>
            <w:r w:rsidR="00F64BB0">
              <w:rPr>
                <w:rFonts w:cstheme="minorHAnsi"/>
                <w:color w:val="000000"/>
                <w:sz w:val="20"/>
                <w:szCs w:val="20"/>
              </w:rPr>
              <w:t>9</w:t>
            </w:r>
            <w:r w:rsidRPr="007B18A9">
              <w:rPr>
                <w:rFonts w:cstheme="minorHAnsi"/>
                <w:color w:val="000000"/>
                <w:sz w:val="20"/>
                <w:szCs w:val="20"/>
              </w:rPr>
              <w:t xml:space="preserve"> (0.</w:t>
            </w:r>
            <w:r w:rsidR="00F64BB0">
              <w:rPr>
                <w:rFonts w:cstheme="minorHAnsi"/>
                <w:color w:val="000000"/>
                <w:sz w:val="20"/>
                <w:szCs w:val="20"/>
              </w:rPr>
              <w:t>75</w:t>
            </w:r>
            <w:r w:rsidRPr="007B18A9">
              <w:rPr>
                <w:rFonts w:cstheme="minorHAnsi"/>
                <w:color w:val="000000"/>
                <w:sz w:val="20"/>
                <w:szCs w:val="20"/>
              </w:rPr>
              <w:t>, 1.</w:t>
            </w:r>
            <w:r w:rsidR="00F64BB0">
              <w:rPr>
                <w:rFonts w:cstheme="minorHAnsi"/>
                <w:color w:val="000000"/>
                <w:sz w:val="20"/>
                <w:szCs w:val="20"/>
              </w:rPr>
              <w:t>58</w:t>
            </w:r>
            <w:r w:rsidRPr="007B18A9">
              <w:rPr>
                <w:rFonts w:cstheme="minorHAnsi"/>
                <w:color w:val="000000"/>
                <w:sz w:val="20"/>
                <w:szCs w:val="20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E37A099" w14:textId="67FB5352" w:rsidR="00562398" w:rsidRPr="007B18A9" w:rsidRDefault="00AE5C16" w:rsidP="00143D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0.</w:t>
            </w:r>
            <w:r w:rsidR="00F64BB0">
              <w:rPr>
                <w:rFonts w:cstheme="minorHAnsi"/>
                <w:color w:val="000000"/>
                <w:sz w:val="20"/>
                <w:szCs w:val="20"/>
              </w:rPr>
              <w:t>658</w:t>
            </w:r>
          </w:p>
        </w:tc>
      </w:tr>
      <w:tr w:rsidR="0023313E" w:rsidRPr="007B18A9" w14:paraId="743FE8CC" w14:textId="77777777" w:rsidTr="00143DDA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</w:tcPr>
          <w:p w14:paraId="50F4B8DB" w14:textId="4BE6F7B3" w:rsidR="0023313E" w:rsidRPr="007B18A9" w:rsidRDefault="0023313E" w:rsidP="00360C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Moderate/high risk use of any substance (ASSIST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76498C0" w14:textId="1766F8A5" w:rsidR="0023313E" w:rsidRPr="007B18A9" w:rsidRDefault="0023313E" w:rsidP="00143D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1.01 (0.61, 1.68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944ECDE" w14:textId="5F8E5AF9" w:rsidR="0023313E" w:rsidRPr="007B18A9" w:rsidRDefault="00F45433" w:rsidP="00143DD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B18A9">
              <w:rPr>
                <w:rFonts w:cstheme="minorHAnsi"/>
                <w:color w:val="000000"/>
                <w:sz w:val="20"/>
                <w:szCs w:val="20"/>
              </w:rPr>
              <w:t>0.967</w:t>
            </w:r>
          </w:p>
        </w:tc>
      </w:tr>
    </w:tbl>
    <w:p w14:paraId="2F5CCEA2" w14:textId="66B675A3" w:rsidR="000C5CDB" w:rsidRDefault="00562398" w:rsidP="00285C3E">
      <w:r w:rsidRPr="007B18A9">
        <w:rPr>
          <w:sz w:val="18"/>
          <w:szCs w:val="20"/>
        </w:rPr>
        <w:t>RR: relative risk</w:t>
      </w:r>
      <w:r w:rsidR="00AE5C16" w:rsidRPr="007B18A9">
        <w:rPr>
          <w:sz w:val="18"/>
          <w:szCs w:val="20"/>
        </w:rPr>
        <w:t>; K10: 10-item Kessler Psychological Distress Scale; ESSI: Enrichd Social Support Inventory</w:t>
      </w:r>
      <w:r w:rsidR="0023313E" w:rsidRPr="007B18A9">
        <w:rPr>
          <w:sz w:val="18"/>
          <w:szCs w:val="20"/>
        </w:rPr>
        <w:t>; ASSIST: Alcohol Smoking and Substance Involvement Screening Test</w:t>
      </w:r>
    </w:p>
    <w:p w14:paraId="5BB4908E" w14:textId="5CD7D7D4" w:rsidR="000C5CDB" w:rsidRDefault="000C5CDB">
      <w:r>
        <w:br w:type="page"/>
      </w:r>
    </w:p>
    <w:p w14:paraId="5AED8A77" w14:textId="1296D478" w:rsidR="000B7597" w:rsidRDefault="000B7597" w:rsidP="000B7597">
      <w:pPr>
        <w:pStyle w:val="Heading3"/>
      </w:pPr>
      <w:r>
        <w:lastRenderedPageBreak/>
        <w:t>Sensitivity analysis</w:t>
      </w:r>
    </w:p>
    <w:p w14:paraId="61A64177" w14:textId="77777777" w:rsidR="000B7597" w:rsidRPr="000B7597" w:rsidRDefault="000B7597" w:rsidP="000B7597"/>
    <w:p w14:paraId="5F7FBCED" w14:textId="5374E1FB" w:rsidR="000C5CDB" w:rsidRDefault="000C5CDB">
      <w:r>
        <w:t>Table S</w:t>
      </w:r>
      <w:r w:rsidR="007914BB">
        <w:t>2</w:t>
      </w:r>
      <w:r>
        <w:t>. Sensitivity analysis including all substance-related hospitalisations occurring on the same day as separate failure events</w:t>
      </w:r>
    </w:p>
    <w:tbl>
      <w:tblPr>
        <w:tblW w:w="1265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97"/>
        <w:gridCol w:w="1355"/>
        <w:gridCol w:w="1356"/>
        <w:gridCol w:w="1369"/>
        <w:gridCol w:w="1356"/>
        <w:gridCol w:w="1356"/>
        <w:gridCol w:w="1356"/>
        <w:gridCol w:w="1356"/>
        <w:gridCol w:w="1349"/>
      </w:tblGrid>
      <w:tr w:rsidR="000C5CDB" w:rsidRPr="006B2A6B" w14:paraId="4E64AE05" w14:textId="77777777" w:rsidTr="00143DDA">
        <w:tc>
          <w:tcPr>
            <w:tcW w:w="179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D3707B8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2711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33020BE" w14:textId="77777777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Cannabis-related</w:t>
            </w:r>
          </w:p>
        </w:tc>
        <w:tc>
          <w:tcPr>
            <w:tcW w:w="272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864FF74" w14:textId="77777777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Meth</w:t>
            </w:r>
            <w:r>
              <w:rPr>
                <w:sz w:val="20"/>
                <w:szCs w:val="20"/>
              </w:rPr>
              <w:t>amphetamine</w:t>
            </w:r>
            <w:r w:rsidRPr="006B2A6B">
              <w:rPr>
                <w:sz w:val="20"/>
                <w:szCs w:val="20"/>
              </w:rPr>
              <w:t>-related</w:t>
            </w:r>
          </w:p>
        </w:tc>
        <w:tc>
          <w:tcPr>
            <w:tcW w:w="2712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5A8C44D" w14:textId="77777777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Opioid-related</w:t>
            </w:r>
          </w:p>
        </w:tc>
        <w:tc>
          <w:tcPr>
            <w:tcW w:w="270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67FC2E5" w14:textId="77777777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Any substance-related</w:t>
            </w:r>
          </w:p>
        </w:tc>
      </w:tr>
      <w:tr w:rsidR="000C5CDB" w:rsidRPr="006B2A6B" w14:paraId="70622F3D" w14:textId="77777777" w:rsidTr="00143DDA">
        <w:tc>
          <w:tcPr>
            <w:tcW w:w="179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774E610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5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AAAAB09" w14:textId="7FEECA03" w:rsidR="000C5CDB" w:rsidRPr="006B2A6B" w:rsidRDefault="0056343F" w:rsidP="00C672F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R (95%CI)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0704D16" w14:textId="77777777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a</w:t>
            </w:r>
            <w:r>
              <w:rPr>
                <w:sz w:val="20"/>
                <w:szCs w:val="20"/>
              </w:rPr>
              <w:t>H</w:t>
            </w:r>
            <w:r w:rsidRPr="006B2A6B">
              <w:rPr>
                <w:sz w:val="20"/>
                <w:szCs w:val="20"/>
              </w:rPr>
              <w:t>R</w:t>
            </w:r>
            <w:r w:rsidRPr="00A97327">
              <w:rPr>
                <w:sz w:val="20"/>
                <w:szCs w:val="20"/>
                <w:vertAlign w:val="superscript"/>
              </w:rPr>
              <w:t>a</w:t>
            </w:r>
            <w:r w:rsidRPr="006B2A6B">
              <w:rPr>
                <w:sz w:val="20"/>
                <w:szCs w:val="20"/>
              </w:rPr>
              <w:t xml:space="preserve"> (95%CI)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F4A3683" w14:textId="0FD43CE1" w:rsidR="000C5CDB" w:rsidRPr="006B2A6B" w:rsidRDefault="0056343F" w:rsidP="00C672F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R (95%CI)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D19FA41" w14:textId="77777777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a</w:t>
            </w:r>
            <w:r>
              <w:rPr>
                <w:sz w:val="20"/>
                <w:szCs w:val="20"/>
              </w:rPr>
              <w:t>H</w:t>
            </w:r>
            <w:r w:rsidRPr="006B2A6B">
              <w:rPr>
                <w:sz w:val="20"/>
                <w:szCs w:val="20"/>
              </w:rPr>
              <w:t>R</w:t>
            </w:r>
            <w:r w:rsidRPr="00A97327">
              <w:rPr>
                <w:sz w:val="20"/>
                <w:szCs w:val="20"/>
                <w:vertAlign w:val="superscript"/>
              </w:rPr>
              <w:t>a</w:t>
            </w:r>
            <w:r w:rsidRPr="006B2A6B">
              <w:rPr>
                <w:sz w:val="20"/>
                <w:szCs w:val="20"/>
              </w:rPr>
              <w:t xml:space="preserve"> (9%CI)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8A2986E" w14:textId="03FEDD4B" w:rsidR="000C5CDB" w:rsidRPr="006B2A6B" w:rsidRDefault="0056343F" w:rsidP="00C672F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R (95%CI)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0BEA7E0" w14:textId="77777777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a</w:t>
            </w:r>
            <w:r>
              <w:rPr>
                <w:sz w:val="20"/>
                <w:szCs w:val="20"/>
              </w:rPr>
              <w:t>H</w:t>
            </w:r>
            <w:r w:rsidRPr="006B2A6B">
              <w:rPr>
                <w:sz w:val="20"/>
                <w:szCs w:val="20"/>
              </w:rPr>
              <w:t>R</w:t>
            </w:r>
            <w:r w:rsidRPr="00A97327">
              <w:rPr>
                <w:sz w:val="20"/>
                <w:szCs w:val="20"/>
                <w:vertAlign w:val="superscript"/>
              </w:rPr>
              <w:t>a</w:t>
            </w:r>
            <w:r w:rsidRPr="006B2A6B">
              <w:rPr>
                <w:sz w:val="20"/>
                <w:szCs w:val="20"/>
              </w:rPr>
              <w:t xml:space="preserve"> (9%CI)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D3B1623" w14:textId="5DC28063" w:rsidR="000C5CDB" w:rsidRPr="006B2A6B" w:rsidRDefault="0056343F" w:rsidP="00C672F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R (95%CI)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ECD2DC9" w14:textId="77777777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a</w:t>
            </w:r>
            <w:r>
              <w:rPr>
                <w:sz w:val="20"/>
                <w:szCs w:val="20"/>
              </w:rPr>
              <w:t>HR</w:t>
            </w:r>
            <w:r w:rsidRPr="00A97327">
              <w:rPr>
                <w:sz w:val="20"/>
                <w:szCs w:val="20"/>
                <w:vertAlign w:val="superscript"/>
              </w:rPr>
              <w:t>a</w:t>
            </w:r>
            <w:r w:rsidRPr="006B2A6B">
              <w:rPr>
                <w:sz w:val="20"/>
                <w:szCs w:val="20"/>
              </w:rPr>
              <w:t xml:space="preserve"> (9%CI)</w:t>
            </w:r>
          </w:p>
        </w:tc>
      </w:tr>
      <w:tr w:rsidR="000C5CDB" w:rsidRPr="006B2A6B" w14:paraId="0ED0B1FA" w14:textId="77777777" w:rsidTr="00143DDA">
        <w:tc>
          <w:tcPr>
            <w:tcW w:w="17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A803163" w14:textId="77777777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Entire follow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2F3851F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346CE27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E5F8A7C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2506222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0D176D6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EC8CA55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8070082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FAB6F11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</w:tr>
      <w:tr w:rsidR="000C5CDB" w:rsidRPr="006B2A6B" w14:paraId="2C72F7D3" w14:textId="77777777" w:rsidTr="00143DDA">
        <w:tc>
          <w:tcPr>
            <w:tcW w:w="1797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7486C47" w14:textId="77777777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Cannabis</w:t>
            </w:r>
          </w:p>
        </w:tc>
        <w:tc>
          <w:tcPr>
            <w:tcW w:w="135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06EE34B" w14:textId="547DDB85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3.</w:t>
            </w:r>
            <w:r>
              <w:rPr>
                <w:sz w:val="20"/>
                <w:szCs w:val="20"/>
              </w:rPr>
              <w:t>47</w:t>
            </w:r>
            <w:r w:rsidRPr="006B2A6B">
              <w:rPr>
                <w:sz w:val="20"/>
                <w:szCs w:val="20"/>
              </w:rPr>
              <w:t xml:space="preserve"> (2.</w:t>
            </w:r>
            <w:r>
              <w:rPr>
                <w:sz w:val="20"/>
                <w:szCs w:val="20"/>
              </w:rPr>
              <w:t>59</w:t>
            </w:r>
            <w:r w:rsidRPr="006B2A6B">
              <w:rPr>
                <w:sz w:val="20"/>
                <w:szCs w:val="20"/>
              </w:rPr>
              <w:t xml:space="preserve">, </w:t>
            </w:r>
            <w:r>
              <w:rPr>
                <w:sz w:val="20"/>
                <w:szCs w:val="20"/>
              </w:rPr>
              <w:t>4</w:t>
            </w:r>
            <w:r w:rsidRPr="006B2A6B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65</w:t>
            </w:r>
            <w:r w:rsidRPr="006B2A6B">
              <w:rPr>
                <w:sz w:val="20"/>
                <w:szCs w:val="20"/>
              </w:rPr>
              <w:t>)</w:t>
            </w:r>
          </w:p>
        </w:tc>
        <w:tc>
          <w:tcPr>
            <w:tcW w:w="1356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91285B2" w14:textId="0C90197D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2.</w:t>
            </w:r>
            <w:r>
              <w:rPr>
                <w:sz w:val="20"/>
                <w:szCs w:val="20"/>
              </w:rPr>
              <w:t>34</w:t>
            </w:r>
            <w:r w:rsidRPr="006B2A6B">
              <w:rPr>
                <w:sz w:val="20"/>
                <w:szCs w:val="20"/>
              </w:rPr>
              <w:t xml:space="preserve"> (1.</w:t>
            </w:r>
            <w:r>
              <w:rPr>
                <w:sz w:val="20"/>
                <w:szCs w:val="20"/>
              </w:rPr>
              <w:t>72</w:t>
            </w:r>
            <w:r w:rsidRPr="006B2A6B">
              <w:rPr>
                <w:sz w:val="20"/>
                <w:szCs w:val="20"/>
              </w:rPr>
              <w:t>, 3.</w:t>
            </w:r>
            <w:r>
              <w:rPr>
                <w:sz w:val="20"/>
                <w:szCs w:val="20"/>
              </w:rPr>
              <w:t>19</w:t>
            </w:r>
            <w:r w:rsidRPr="006B2A6B">
              <w:rPr>
                <w:sz w:val="20"/>
                <w:szCs w:val="20"/>
              </w:rPr>
              <w:t>)</w:t>
            </w:r>
          </w:p>
        </w:tc>
        <w:tc>
          <w:tcPr>
            <w:tcW w:w="1369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7F7F7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69FC226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56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7F7F7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9E80664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56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7F7F7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54A1B52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56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7F7F7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706EF56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56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01861DB" w14:textId="0E6A1F8E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.86</w:t>
            </w:r>
            <w:r w:rsidRPr="006B2A6B">
              <w:rPr>
                <w:sz w:val="20"/>
                <w:szCs w:val="20"/>
              </w:rPr>
              <w:t xml:space="preserve"> (1.</w:t>
            </w:r>
            <w:r>
              <w:rPr>
                <w:sz w:val="20"/>
                <w:szCs w:val="20"/>
              </w:rPr>
              <w:t>71</w:t>
            </w:r>
            <w:r w:rsidRPr="006B2A6B">
              <w:rPr>
                <w:sz w:val="20"/>
                <w:szCs w:val="20"/>
              </w:rPr>
              <w:t>, 2.</w:t>
            </w:r>
            <w:r>
              <w:rPr>
                <w:sz w:val="20"/>
                <w:szCs w:val="20"/>
              </w:rPr>
              <w:t>02</w:t>
            </w:r>
            <w:r w:rsidRPr="006B2A6B">
              <w:rPr>
                <w:sz w:val="20"/>
                <w:szCs w:val="20"/>
              </w:rPr>
              <w:t>)</w:t>
            </w:r>
          </w:p>
        </w:tc>
        <w:tc>
          <w:tcPr>
            <w:tcW w:w="1349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26EB718" w14:textId="454F44F3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1.3</w:t>
            </w:r>
            <w:r>
              <w:rPr>
                <w:sz w:val="20"/>
                <w:szCs w:val="20"/>
              </w:rPr>
              <w:t>3</w:t>
            </w:r>
            <w:r w:rsidRPr="006B2A6B">
              <w:rPr>
                <w:sz w:val="20"/>
                <w:szCs w:val="20"/>
              </w:rPr>
              <w:t xml:space="preserve"> (1.</w:t>
            </w:r>
            <w:r>
              <w:rPr>
                <w:sz w:val="20"/>
                <w:szCs w:val="20"/>
              </w:rPr>
              <w:t>22</w:t>
            </w:r>
            <w:r w:rsidRPr="006B2A6B">
              <w:rPr>
                <w:sz w:val="20"/>
                <w:szCs w:val="20"/>
              </w:rPr>
              <w:t>, 1.</w:t>
            </w:r>
            <w:r>
              <w:rPr>
                <w:sz w:val="20"/>
                <w:szCs w:val="20"/>
              </w:rPr>
              <w:t>45</w:t>
            </w:r>
            <w:r w:rsidRPr="006B2A6B">
              <w:rPr>
                <w:sz w:val="20"/>
                <w:szCs w:val="20"/>
              </w:rPr>
              <w:t>)</w:t>
            </w:r>
          </w:p>
        </w:tc>
      </w:tr>
      <w:tr w:rsidR="000C5CDB" w:rsidRPr="006B2A6B" w14:paraId="748C4F39" w14:textId="77777777" w:rsidTr="00143DDA">
        <w:tc>
          <w:tcPr>
            <w:tcW w:w="179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19A348A" w14:textId="77777777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Meth</w:t>
            </w:r>
            <w:r>
              <w:rPr>
                <w:sz w:val="20"/>
                <w:szCs w:val="20"/>
              </w:rPr>
              <w:t>amphetamine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7F7F7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3DE78A3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7F7F7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8C6CB46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D710FE6" w14:textId="735D6EEC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4.</w:t>
            </w:r>
            <w:r>
              <w:rPr>
                <w:sz w:val="20"/>
                <w:szCs w:val="20"/>
              </w:rPr>
              <w:t>60</w:t>
            </w:r>
            <w:r w:rsidRPr="006B2A6B">
              <w:rPr>
                <w:sz w:val="20"/>
                <w:szCs w:val="20"/>
              </w:rPr>
              <w:t xml:space="preserve"> (3.</w:t>
            </w:r>
            <w:r>
              <w:rPr>
                <w:sz w:val="20"/>
                <w:szCs w:val="20"/>
              </w:rPr>
              <w:t>73</w:t>
            </w:r>
            <w:r w:rsidRPr="006B2A6B">
              <w:rPr>
                <w:sz w:val="20"/>
                <w:szCs w:val="20"/>
              </w:rPr>
              <w:t xml:space="preserve">, </w:t>
            </w:r>
            <w:r>
              <w:rPr>
                <w:sz w:val="20"/>
                <w:szCs w:val="20"/>
              </w:rPr>
              <w:t>5.67</w:t>
            </w:r>
            <w:r w:rsidRPr="006B2A6B">
              <w:rPr>
                <w:sz w:val="20"/>
                <w:szCs w:val="20"/>
              </w:rPr>
              <w:t>)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57BD1BC" w14:textId="6A152AA9" w:rsidR="000C5CDB" w:rsidRPr="006B2A6B" w:rsidRDefault="000C5CDB" w:rsidP="00C672F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26</w:t>
            </w:r>
            <w:r w:rsidRPr="006B2A6B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1.78</w:t>
            </w:r>
            <w:r w:rsidRPr="006B2A6B">
              <w:rPr>
                <w:sz w:val="20"/>
                <w:szCs w:val="20"/>
              </w:rPr>
              <w:t xml:space="preserve">, </w:t>
            </w:r>
            <w:r>
              <w:rPr>
                <w:sz w:val="20"/>
                <w:szCs w:val="20"/>
              </w:rPr>
              <w:t>2.87</w:t>
            </w:r>
            <w:r w:rsidRPr="006B2A6B">
              <w:rPr>
                <w:sz w:val="20"/>
                <w:szCs w:val="20"/>
              </w:rPr>
              <w:t>)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7F7F7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A29D16C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7F7F7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153D195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79C278F" w14:textId="4792AB25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1.4</w:t>
            </w:r>
            <w:r>
              <w:rPr>
                <w:sz w:val="20"/>
                <w:szCs w:val="20"/>
              </w:rPr>
              <w:t>2</w:t>
            </w:r>
            <w:r w:rsidRPr="006B2A6B">
              <w:rPr>
                <w:sz w:val="20"/>
                <w:szCs w:val="20"/>
              </w:rPr>
              <w:t xml:space="preserve"> (1.</w:t>
            </w:r>
            <w:r>
              <w:rPr>
                <w:sz w:val="20"/>
                <w:szCs w:val="20"/>
              </w:rPr>
              <w:t>32</w:t>
            </w:r>
            <w:r w:rsidRPr="006B2A6B">
              <w:rPr>
                <w:sz w:val="20"/>
                <w:szCs w:val="20"/>
              </w:rPr>
              <w:t>, 1.</w:t>
            </w:r>
            <w:r>
              <w:rPr>
                <w:sz w:val="20"/>
                <w:szCs w:val="20"/>
              </w:rPr>
              <w:t>55</w:t>
            </w:r>
            <w:r w:rsidRPr="006B2A6B">
              <w:rPr>
                <w:sz w:val="20"/>
                <w:szCs w:val="20"/>
              </w:rPr>
              <w:t>)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CA6580A" w14:textId="755FDBA4" w:rsidR="000C5CDB" w:rsidRPr="006B2A6B" w:rsidRDefault="000C5CDB" w:rsidP="00C672F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2</w:t>
            </w:r>
            <w:r w:rsidRPr="006B2A6B">
              <w:rPr>
                <w:sz w:val="20"/>
                <w:szCs w:val="20"/>
              </w:rPr>
              <w:t xml:space="preserve"> (0.</w:t>
            </w:r>
            <w:r>
              <w:rPr>
                <w:sz w:val="20"/>
                <w:szCs w:val="20"/>
              </w:rPr>
              <w:t>75</w:t>
            </w:r>
            <w:r w:rsidRPr="006B2A6B">
              <w:rPr>
                <w:sz w:val="20"/>
                <w:szCs w:val="20"/>
              </w:rPr>
              <w:t xml:space="preserve">, </w:t>
            </w:r>
            <w:r>
              <w:rPr>
                <w:sz w:val="20"/>
                <w:szCs w:val="20"/>
              </w:rPr>
              <w:t>0</w:t>
            </w:r>
            <w:r w:rsidRPr="006B2A6B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90</w:t>
            </w:r>
            <w:r w:rsidRPr="006B2A6B">
              <w:rPr>
                <w:sz w:val="20"/>
                <w:szCs w:val="20"/>
              </w:rPr>
              <w:t>)</w:t>
            </w:r>
          </w:p>
        </w:tc>
      </w:tr>
      <w:tr w:rsidR="000C5CDB" w:rsidRPr="006B2A6B" w14:paraId="25A6727C" w14:textId="77777777" w:rsidTr="00143DDA">
        <w:tc>
          <w:tcPr>
            <w:tcW w:w="179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5C82482" w14:textId="77777777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Heroin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7F7F7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A2D7129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7F7F7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C5AF4E2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7F7F7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871446A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7F7F7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C5A66D4" w14:textId="77777777" w:rsidR="000C5CDB" w:rsidRPr="006B2A6B" w:rsidRDefault="000C5CDB" w:rsidP="00C672F8">
            <w:pPr>
              <w:rPr>
                <w:sz w:val="20"/>
                <w:szCs w:val="20"/>
              </w:rPr>
            </w:pP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327C86D" w14:textId="2B2D761A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12.</w:t>
            </w:r>
            <w:r>
              <w:rPr>
                <w:sz w:val="20"/>
                <w:szCs w:val="20"/>
              </w:rPr>
              <w:t>25</w:t>
            </w:r>
            <w:r w:rsidRPr="006B2A6B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9</w:t>
            </w:r>
            <w:r w:rsidRPr="006B2A6B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74</w:t>
            </w:r>
            <w:r w:rsidRPr="006B2A6B">
              <w:rPr>
                <w:sz w:val="20"/>
                <w:szCs w:val="20"/>
              </w:rPr>
              <w:t>, 1</w:t>
            </w:r>
            <w:r>
              <w:rPr>
                <w:sz w:val="20"/>
                <w:szCs w:val="20"/>
              </w:rPr>
              <w:t>5</w:t>
            </w:r>
            <w:r w:rsidRPr="006B2A6B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40</w:t>
            </w:r>
            <w:r w:rsidRPr="006B2A6B">
              <w:rPr>
                <w:sz w:val="20"/>
                <w:szCs w:val="20"/>
              </w:rPr>
              <w:t>)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840EFB8" w14:textId="3AB3FF2F" w:rsidR="000C5CDB" w:rsidRPr="006B2A6B" w:rsidRDefault="000C5CDB" w:rsidP="00C672F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55</w:t>
            </w:r>
            <w:r w:rsidRPr="006B2A6B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4</w:t>
            </w:r>
            <w:r w:rsidRPr="006B2A6B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27</w:t>
            </w:r>
            <w:r w:rsidRPr="006B2A6B">
              <w:rPr>
                <w:sz w:val="20"/>
                <w:szCs w:val="20"/>
              </w:rPr>
              <w:t xml:space="preserve">, </w:t>
            </w:r>
            <w:r>
              <w:rPr>
                <w:sz w:val="20"/>
                <w:szCs w:val="20"/>
              </w:rPr>
              <w:t>7</w:t>
            </w:r>
            <w:r w:rsidRPr="006B2A6B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21</w:t>
            </w:r>
            <w:r w:rsidRPr="006B2A6B">
              <w:rPr>
                <w:sz w:val="20"/>
                <w:szCs w:val="20"/>
              </w:rPr>
              <w:t>)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E390B75" w14:textId="43446089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1.</w:t>
            </w:r>
            <w:r>
              <w:rPr>
                <w:sz w:val="20"/>
                <w:szCs w:val="20"/>
              </w:rPr>
              <w:t>63</w:t>
            </w:r>
            <w:r w:rsidRPr="006B2A6B">
              <w:rPr>
                <w:sz w:val="20"/>
                <w:szCs w:val="20"/>
              </w:rPr>
              <w:t xml:space="preserve"> (1.</w:t>
            </w:r>
            <w:r>
              <w:rPr>
                <w:sz w:val="20"/>
                <w:szCs w:val="20"/>
              </w:rPr>
              <w:t>48</w:t>
            </w:r>
            <w:r w:rsidRPr="006B2A6B">
              <w:rPr>
                <w:sz w:val="20"/>
                <w:szCs w:val="20"/>
              </w:rPr>
              <w:t xml:space="preserve">, </w:t>
            </w:r>
            <w:r>
              <w:rPr>
                <w:sz w:val="20"/>
                <w:szCs w:val="20"/>
              </w:rPr>
              <w:t>1.80</w:t>
            </w:r>
            <w:r w:rsidRPr="006B2A6B">
              <w:rPr>
                <w:sz w:val="20"/>
                <w:szCs w:val="20"/>
              </w:rPr>
              <w:t>)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D796863" w14:textId="0A05E986" w:rsidR="000C5CDB" w:rsidRPr="006B2A6B" w:rsidRDefault="000C5CDB" w:rsidP="00C672F8">
            <w:pPr>
              <w:rPr>
                <w:sz w:val="20"/>
                <w:szCs w:val="20"/>
              </w:rPr>
            </w:pPr>
            <w:r w:rsidRPr="006B2A6B">
              <w:rPr>
                <w:sz w:val="20"/>
                <w:szCs w:val="20"/>
              </w:rPr>
              <w:t>1.</w:t>
            </w:r>
            <w:r>
              <w:rPr>
                <w:sz w:val="20"/>
                <w:szCs w:val="20"/>
              </w:rPr>
              <w:t>12</w:t>
            </w:r>
            <w:r w:rsidRPr="006B2A6B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1.00</w:t>
            </w:r>
            <w:r w:rsidRPr="006B2A6B">
              <w:rPr>
                <w:sz w:val="20"/>
                <w:szCs w:val="20"/>
              </w:rPr>
              <w:t>, 1.</w:t>
            </w:r>
            <w:r>
              <w:rPr>
                <w:sz w:val="20"/>
                <w:szCs w:val="20"/>
              </w:rPr>
              <w:t>24</w:t>
            </w:r>
            <w:r w:rsidRPr="006B2A6B">
              <w:rPr>
                <w:sz w:val="20"/>
                <w:szCs w:val="20"/>
              </w:rPr>
              <w:t>)</w:t>
            </w:r>
          </w:p>
        </w:tc>
      </w:tr>
    </w:tbl>
    <w:p w14:paraId="14ED8A86" w14:textId="00CBD58C" w:rsidR="00DE6C1F" w:rsidRDefault="00DE6C1F" w:rsidP="00285C3E">
      <w:pPr>
        <w:sectPr w:rsidR="00DE6C1F" w:rsidSect="00B44CA7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6B78DC96" w14:textId="62C1FEE4" w:rsidR="00EC7C8F" w:rsidRDefault="00EC7C8F"/>
    <w:p w14:paraId="17BC8696" w14:textId="37A2736E" w:rsidR="00B91DD6" w:rsidRDefault="00B91DD6" w:rsidP="00143DDA">
      <w:pPr>
        <w:pStyle w:val="Heading2"/>
      </w:pPr>
      <w:r>
        <w:t>Full multivariable Poisson regression models</w:t>
      </w:r>
    </w:p>
    <w:p w14:paraId="6E330592" w14:textId="0E26973E" w:rsidR="006B7503" w:rsidRDefault="006B7503" w:rsidP="006B7503"/>
    <w:p w14:paraId="7984D6AC" w14:textId="12AE2D7B" w:rsidR="00FE1F90" w:rsidRDefault="00FE1F90" w:rsidP="00143DDA">
      <w:pPr>
        <w:pStyle w:val="Heading3"/>
      </w:pPr>
      <w:r>
        <w:t>Specific substance-related hospitalisation</w:t>
      </w:r>
    </w:p>
    <w:p w14:paraId="0F2D2F39" w14:textId="77777777" w:rsidR="00FE1F90" w:rsidRDefault="00FE1F90" w:rsidP="006B7503"/>
    <w:p w14:paraId="1E448E71" w14:textId="462D52BB" w:rsidR="006E32F7" w:rsidRDefault="006E32F7" w:rsidP="006B7503">
      <w:r>
        <w:t>Table S</w:t>
      </w:r>
      <w:r w:rsidR="000B7597">
        <w:t>3</w:t>
      </w:r>
      <w:r>
        <w:t>. Multivariable Weibull regression comparing hazard rates of opioid-related hospitalisation between low/no and moderate/high risk heroin groups for 3 months after release from prison</w:t>
      </w:r>
    </w:p>
    <w:tbl>
      <w:tblPr>
        <w:tblW w:w="68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40"/>
        <w:gridCol w:w="2180"/>
        <w:gridCol w:w="960"/>
      </w:tblGrid>
      <w:tr w:rsidR="006E32F7" w:rsidRPr="006E32F7" w14:paraId="7599A949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D58961C" w14:textId="14D42F4E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Opioid</w:t>
            </w:r>
            <w:r w:rsidR="006E32F7"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-related hospitalisati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A839DB7" w14:textId="38FA6056" w:rsidR="006E32F7" w:rsidRPr="006E32F7" w:rsidRDefault="0056343F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64664E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6E32F7" w:rsidRPr="006E32F7" w14:paraId="00A88C21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3005EA4" w14:textId="5AF7459B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heroin use (ASSIST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03B7CA3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9.95 (8.2, 48.5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52968DB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E32F7" w:rsidRPr="006E32F7" w14:paraId="2D15FB08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D14770C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527F5E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54 (0.77, 3.0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9109AF9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218</w:t>
            </w:r>
          </w:p>
        </w:tc>
      </w:tr>
      <w:tr w:rsidR="006E32F7" w:rsidRPr="006E32F7" w14:paraId="254E74EA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F4C1AB4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5A9391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53 (0.75, 3.0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8000F0F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241</w:t>
            </w:r>
          </w:p>
        </w:tc>
      </w:tr>
      <w:tr w:rsidR="006E32F7" w:rsidRPr="006E32F7" w14:paraId="3A2021F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DE7ECE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578471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01 (0.98, 1.0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24C09C9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443</w:t>
            </w:r>
          </w:p>
        </w:tc>
      </w:tr>
      <w:tr w:rsidR="006E32F7" w:rsidRPr="006E32F7" w14:paraId="73C25A8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DC4A2B4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BA2C248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67 (0.31, 1.4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E043DC4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313</w:t>
            </w:r>
          </w:p>
        </w:tc>
      </w:tr>
      <w:tr w:rsidR="006E32F7" w:rsidRPr="006E32F7" w14:paraId="6C11908D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2189E9B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5894999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ED92947" w14:textId="77777777" w:rsidR="006E32F7" w:rsidRPr="006E32F7" w:rsidRDefault="006E32F7" w:rsidP="000B7597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6E32F7" w:rsidRPr="006E32F7" w14:paraId="3069E95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8E36762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70205A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9 (0.43, 2.2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3A0870E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82</w:t>
            </w:r>
          </w:p>
        </w:tc>
      </w:tr>
      <w:tr w:rsidR="006E32F7" w:rsidRPr="006E32F7" w14:paraId="195F9DB7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A28C255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8B4250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55 (0.27, 1.1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1FD3177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109</w:t>
            </w:r>
          </w:p>
        </w:tc>
      </w:tr>
      <w:tr w:rsidR="006E32F7" w:rsidRPr="006E32F7" w14:paraId="1D8D9413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432362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553F9EB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27 (0.63, 2.5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1A762FE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507</w:t>
            </w:r>
          </w:p>
        </w:tc>
      </w:tr>
      <w:tr w:rsidR="006E32F7" w:rsidRPr="006E32F7" w14:paraId="7EF806F7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B7662A9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7B3CB5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03 (0.52, 2.0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78D335A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41</w:t>
            </w:r>
          </w:p>
        </w:tc>
      </w:tr>
      <w:tr w:rsidR="006E32F7" w:rsidRPr="006E32F7" w14:paraId="1029EF7E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C303AE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151600E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69 (0.35, 1.3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9DEB747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270</w:t>
            </w:r>
          </w:p>
        </w:tc>
      </w:tr>
      <w:tr w:rsidR="006E32F7" w:rsidRPr="006E32F7" w14:paraId="223AD5F1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3D5804D" w14:textId="532B4798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  <w:r w:rsidR="00684BB5">
              <w:rPr>
                <w:rFonts w:ascii="Calibri" w:hAnsi="Calibri" w:cs="Calibri"/>
                <w:color w:val="000000"/>
                <w:szCs w:val="22"/>
                <w:lang w:eastAsia="en-AU"/>
              </w:rPr>
              <w:t>*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0A7E769" w14:textId="76932B31" w:rsidR="006E32F7" w:rsidRPr="00143DDA" w:rsidRDefault="00684BB5" w:rsidP="00684BB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-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4656E06" w14:textId="6C2C7C55" w:rsidR="006E32F7" w:rsidRPr="006E32F7" w:rsidRDefault="00684BB5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-</w:t>
            </w:r>
          </w:p>
        </w:tc>
      </w:tr>
      <w:tr w:rsidR="006E32F7" w:rsidRPr="006E32F7" w14:paraId="74454F1E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62E3865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6365D38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83 (0.91, 3.6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EA32814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90</w:t>
            </w:r>
          </w:p>
        </w:tc>
      </w:tr>
      <w:tr w:rsidR="006E32F7" w:rsidRPr="006E32F7" w14:paraId="55AD5E1D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1F93985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120747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2.61 (1.3, 5.2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520C835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7</w:t>
            </w:r>
          </w:p>
        </w:tc>
      </w:tr>
    </w:tbl>
    <w:p w14:paraId="73C430B8" w14:textId="330284F1" w:rsidR="0056343F" w:rsidRPr="00EC7C8F" w:rsidRDefault="0056343F" w:rsidP="0056343F">
      <w:pPr>
        <w:rPr>
          <w:sz w:val="18"/>
          <w:szCs w:val="18"/>
        </w:rPr>
      </w:pPr>
      <w:bookmarkStart w:id="0" w:name="OLE_LINK1"/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bookmarkEnd w:id="0"/>
    <w:p w14:paraId="4BF8841A" w14:textId="08B17408" w:rsidR="006E32F7" w:rsidRDefault="006E32F7" w:rsidP="006B7503"/>
    <w:p w14:paraId="789D7579" w14:textId="301EA0F6" w:rsidR="006E32F7" w:rsidRDefault="006E32F7" w:rsidP="006B7503"/>
    <w:p w14:paraId="2211D33D" w14:textId="522BB1A9" w:rsidR="006E32F7" w:rsidRDefault="006E32F7" w:rsidP="006B7503">
      <w:r>
        <w:t>Table S</w:t>
      </w:r>
      <w:r w:rsidR="000B7597">
        <w:t>4</w:t>
      </w:r>
      <w:r>
        <w:t>. Multivariable Weibull regression comparing hazard rates of methamphetamine-related hospitalisation between low/no and moderate/high risk methamphetamine groups for 3 months after release from prison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858"/>
        <w:gridCol w:w="1674"/>
        <w:gridCol w:w="878"/>
      </w:tblGrid>
      <w:tr w:rsidR="006E32F7" w:rsidRPr="006E32F7" w14:paraId="377ECEB2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8737F9" w14:textId="1D8EC901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ethamphetamine</w:t>
            </w:r>
            <w:r w:rsidR="006E32F7"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-related hospitalisati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7B1411" w14:textId="701AD089" w:rsidR="006E32F7" w:rsidRPr="006E32F7" w:rsidRDefault="0056343F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BD840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6E32F7" w:rsidRPr="006E32F7" w14:paraId="1BFEC925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CC4773" w14:textId="4BE3588A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methamphetamine use (ASSIST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DDD6E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3.14 (1.24, 7.95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892FE3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16</w:t>
            </w:r>
          </w:p>
        </w:tc>
      </w:tr>
      <w:tr w:rsidR="006E32F7" w:rsidRPr="006E32F7" w14:paraId="4E8AC398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775454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EAE3B9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95 (1.05, 3.61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2EF571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34</w:t>
            </w:r>
          </w:p>
        </w:tc>
      </w:tr>
      <w:tr w:rsidR="006E32F7" w:rsidRPr="006E32F7" w14:paraId="789732D7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7E8C5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DBA612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38 (0.71, 2.68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7EFC05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348</w:t>
            </w:r>
          </w:p>
        </w:tc>
      </w:tr>
      <w:tr w:rsidR="006E32F7" w:rsidRPr="006E32F7" w14:paraId="18018995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8658F1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0EF2B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9 (0.95, 1.03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811B4F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528</w:t>
            </w:r>
          </w:p>
        </w:tc>
      </w:tr>
      <w:tr w:rsidR="006E32F7" w:rsidRPr="006E32F7" w14:paraId="759B0002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07D18E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FEDF72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79 (0.39, 1.61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CEEE5C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511</w:t>
            </w:r>
          </w:p>
        </w:tc>
      </w:tr>
      <w:tr w:rsidR="006E32F7" w:rsidRPr="006E32F7" w14:paraId="5188C9EF" w14:textId="77777777" w:rsidTr="00143DDA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5C3C98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8D746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B75D72" w14:textId="77777777" w:rsidR="006E32F7" w:rsidRPr="006E32F7" w:rsidRDefault="006E32F7" w:rsidP="000B7597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6E32F7" w:rsidRPr="006E32F7" w14:paraId="1347BE0E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B7C8D8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A0B2F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69 (0.26, 1.81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FEF69E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450</w:t>
            </w:r>
          </w:p>
        </w:tc>
      </w:tr>
      <w:tr w:rsidR="006E32F7" w:rsidRPr="006E32F7" w14:paraId="3ECA0297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52CA78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2E3DF3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 (0.48, 1.69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0B83BE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744</w:t>
            </w:r>
          </w:p>
        </w:tc>
      </w:tr>
      <w:tr w:rsidR="006E32F7" w:rsidRPr="006E32F7" w14:paraId="11061719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D22A5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AFB42F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54 (0.23, 1.3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A041B9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170</w:t>
            </w:r>
          </w:p>
        </w:tc>
      </w:tr>
      <w:tr w:rsidR="006E32F7" w:rsidRPr="006E32F7" w14:paraId="0BFE369F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B0D919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8564B4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88 (0.48, 1.62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753850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688</w:t>
            </w:r>
          </w:p>
        </w:tc>
      </w:tr>
      <w:tr w:rsidR="006E32F7" w:rsidRPr="006E32F7" w14:paraId="52CE314B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823845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B585FC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68 (0.87, 3.23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E1E2FE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122</w:t>
            </w:r>
          </w:p>
        </w:tc>
      </w:tr>
      <w:tr w:rsidR="006E32F7" w:rsidRPr="006E32F7" w14:paraId="0BC14149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45F05F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235C74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4.3 (1.21, 15.31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9EB637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24</w:t>
            </w:r>
          </w:p>
        </w:tc>
      </w:tr>
      <w:tr w:rsidR="006E32F7" w:rsidRPr="006E32F7" w14:paraId="3F19749A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F2572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07220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39 (0.76, 2.57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B147BA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287</w:t>
            </w:r>
          </w:p>
        </w:tc>
      </w:tr>
      <w:tr w:rsidR="006E32F7" w:rsidRPr="006E32F7" w14:paraId="0B7E2491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9AFD1B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ECC163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18 (0.66, 2.12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C3BEDE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578</w:t>
            </w:r>
          </w:p>
        </w:tc>
      </w:tr>
    </w:tbl>
    <w:p w14:paraId="55A5F45D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7ACBF409" w14:textId="6691E7D0" w:rsidR="0056343F" w:rsidRDefault="0056343F">
      <w:r>
        <w:br w:type="page"/>
      </w:r>
    </w:p>
    <w:p w14:paraId="06770AA1" w14:textId="77777777" w:rsidR="006E32F7" w:rsidRDefault="006E32F7" w:rsidP="006B7503"/>
    <w:p w14:paraId="50D24C47" w14:textId="77777777" w:rsidR="006E32F7" w:rsidRDefault="006E32F7" w:rsidP="006B7503"/>
    <w:p w14:paraId="723BF245" w14:textId="058FD3E1" w:rsidR="006E32F7" w:rsidRDefault="006E32F7" w:rsidP="006B7503">
      <w:r>
        <w:t>Table S</w:t>
      </w:r>
      <w:r w:rsidR="000B7597">
        <w:t>5</w:t>
      </w:r>
      <w:r>
        <w:t>. Multivariable Weibull regression comparing hazard rates of cannabis-related hospitalisation between low/no and moderate/high risk cannabis groups for 3 months after release from prison</w:t>
      </w:r>
    </w:p>
    <w:tbl>
      <w:tblPr>
        <w:tblW w:w="68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40"/>
        <w:gridCol w:w="2180"/>
        <w:gridCol w:w="960"/>
      </w:tblGrid>
      <w:tr w:rsidR="006E32F7" w:rsidRPr="006E32F7" w14:paraId="17D7F43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08A4A69" w14:textId="64DA560C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Cannabis</w:t>
            </w:r>
            <w:r w:rsidR="006E32F7"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-related hospitalisati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45561BB" w14:textId="3D85E991" w:rsidR="006E32F7" w:rsidRPr="006E32F7" w:rsidRDefault="0056343F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A9316A2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6E32F7" w:rsidRPr="006E32F7" w14:paraId="248191F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2C0674D" w14:textId="3DCC1697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cannabis use (ASSIST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A47CAD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3.72 (0.83, 16.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F3D7A16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87</w:t>
            </w:r>
          </w:p>
        </w:tc>
      </w:tr>
      <w:tr w:rsidR="006E32F7" w:rsidRPr="006E32F7" w14:paraId="6BA3727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9CA2AEB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BDD3FF3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46 (0.5, 4.2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1EB5186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485</w:t>
            </w:r>
          </w:p>
        </w:tc>
      </w:tr>
      <w:tr w:rsidR="006E32F7" w:rsidRPr="006E32F7" w14:paraId="437B9228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86A677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5110BC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38 (0.44, 4.3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9FE1515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581</w:t>
            </w:r>
          </w:p>
        </w:tc>
      </w:tr>
      <w:tr w:rsidR="006E32F7" w:rsidRPr="006E32F7" w14:paraId="0ED7A8EF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6A2E5F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25D21F9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7 (0.91, 1.0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9ED475E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423</w:t>
            </w:r>
          </w:p>
        </w:tc>
      </w:tr>
      <w:tr w:rsidR="006E32F7" w:rsidRPr="006E32F7" w14:paraId="6365195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2788CC1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5BC76DE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17 (0.02, 1.3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A2909AE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96</w:t>
            </w:r>
          </w:p>
        </w:tc>
      </w:tr>
      <w:tr w:rsidR="006E32F7" w:rsidRPr="006E32F7" w14:paraId="71DFC68A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8895913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82AF22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298FAF0" w14:textId="77777777" w:rsidR="006E32F7" w:rsidRPr="006E32F7" w:rsidRDefault="006E32F7" w:rsidP="000B7597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6E32F7" w:rsidRPr="006E32F7" w14:paraId="5641B769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0D097FE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D63A87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31 (0.32, 5.3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343AC9D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703</w:t>
            </w:r>
          </w:p>
        </w:tc>
      </w:tr>
      <w:tr w:rsidR="006E32F7" w:rsidRPr="006E32F7" w14:paraId="64441995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2260FB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9359E6B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87 (0.26, 2.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90B5EE4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814</w:t>
            </w:r>
          </w:p>
        </w:tc>
      </w:tr>
      <w:tr w:rsidR="006E32F7" w:rsidRPr="006E32F7" w14:paraId="34C6212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3965148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8B8FD1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12 (0.34, 3.6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BD13AB5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856</w:t>
            </w:r>
          </w:p>
        </w:tc>
      </w:tr>
      <w:tr w:rsidR="006E32F7" w:rsidRPr="006E32F7" w14:paraId="58A03810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FF372A5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981FFBB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74 (0.52, 5.8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B3C6FF6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365</w:t>
            </w:r>
          </w:p>
        </w:tc>
      </w:tr>
      <w:tr w:rsidR="006E32F7" w:rsidRPr="006E32F7" w14:paraId="14072500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59395DB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9E8B671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02 (0.33, 3.1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FABFC9E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75</w:t>
            </w:r>
          </w:p>
        </w:tc>
      </w:tr>
      <w:tr w:rsidR="006E32F7" w:rsidRPr="006E32F7" w14:paraId="33E5B0C5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1231E2E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B49B8D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37 (0.36, 5.1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6458400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642</w:t>
            </w:r>
          </w:p>
        </w:tc>
      </w:tr>
      <w:tr w:rsidR="006E32F7" w:rsidRPr="006E32F7" w14:paraId="375C710E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DBB34F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1EB681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3.73 (1.26, 11.0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F05AA21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17</w:t>
            </w:r>
          </w:p>
        </w:tc>
      </w:tr>
      <w:tr w:rsidR="006E32F7" w:rsidRPr="006E32F7" w14:paraId="233436F4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06A0159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DC2965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85 (0.3, 2.4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D0D52F5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765</w:t>
            </w:r>
          </w:p>
        </w:tc>
      </w:tr>
    </w:tbl>
    <w:p w14:paraId="1CE32F0E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56E49333" w14:textId="17447DF6" w:rsidR="006E32F7" w:rsidRDefault="006E32F7" w:rsidP="006B7503"/>
    <w:p w14:paraId="39A110C6" w14:textId="77777777" w:rsidR="006E32F7" w:rsidRDefault="006E32F7" w:rsidP="006B7503"/>
    <w:p w14:paraId="1FEB4838" w14:textId="0191B7D9" w:rsidR="006E32F7" w:rsidRDefault="006E32F7" w:rsidP="006B7503"/>
    <w:p w14:paraId="4E46B315" w14:textId="68C8B86C" w:rsidR="006E32F7" w:rsidRDefault="006E32F7" w:rsidP="006B7503">
      <w:r>
        <w:t>Table S</w:t>
      </w:r>
      <w:r w:rsidR="000B7597">
        <w:t>6</w:t>
      </w:r>
      <w:r>
        <w:t>. Multivariable Weibull regression comparing hazard rates of opioid-related hospitalisation between low/no and moderate/high risk heroin groups for 6 months after release from prison</w:t>
      </w:r>
    </w:p>
    <w:tbl>
      <w:tblPr>
        <w:tblW w:w="68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40"/>
        <w:gridCol w:w="2180"/>
        <w:gridCol w:w="960"/>
      </w:tblGrid>
      <w:tr w:rsidR="006E32F7" w:rsidRPr="006E32F7" w14:paraId="47A98DCD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9DD1623" w14:textId="0D187517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Opioid</w:t>
            </w:r>
            <w:r w:rsidR="006E32F7"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-related hospitalisati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1A7325A" w14:textId="3021E6D6" w:rsidR="006E32F7" w:rsidRPr="006E32F7" w:rsidRDefault="0056343F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643874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6E32F7" w:rsidRPr="006E32F7" w14:paraId="3650156B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EB1D799" w14:textId="4824CA00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heroin use (ASSIST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7A8F88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8.15 (4.5, 14.7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85314C1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E32F7" w:rsidRPr="006E32F7" w14:paraId="3A4E525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952738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B26CAB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2.3 (1.39, 3.8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A3BFC65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1</w:t>
            </w:r>
          </w:p>
        </w:tc>
      </w:tr>
      <w:tr w:rsidR="006E32F7" w:rsidRPr="006E32F7" w14:paraId="30203DF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9BA5894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CE518B5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5 (0.9, 2.5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BF1A3A7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119</w:t>
            </w:r>
          </w:p>
        </w:tc>
      </w:tr>
      <w:tr w:rsidR="006E32F7" w:rsidRPr="006E32F7" w14:paraId="7D8C621F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FF5458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F7A2DD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03 (1, 1.0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D3DF928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35</w:t>
            </w:r>
          </w:p>
        </w:tc>
      </w:tr>
      <w:tr w:rsidR="006E32F7" w:rsidRPr="006E32F7" w14:paraId="70B0255B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D9D435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52E034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54 (0.28, 1.0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13F9E7E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65</w:t>
            </w:r>
          </w:p>
        </w:tc>
      </w:tr>
      <w:tr w:rsidR="006E32F7" w:rsidRPr="006E32F7" w14:paraId="032FFB54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0960F3E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7D388AE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92F35CE" w14:textId="77777777" w:rsidR="006E32F7" w:rsidRPr="006E32F7" w:rsidRDefault="006E32F7" w:rsidP="000B7597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6E32F7" w:rsidRPr="006E32F7" w14:paraId="6158BA59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2C970AC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4F4684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06 (0.54, 2.0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F523F72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869</w:t>
            </w:r>
          </w:p>
        </w:tc>
      </w:tr>
      <w:tr w:rsidR="006E32F7" w:rsidRPr="006E32F7" w14:paraId="14A3BE0F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3F1E28B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18CABC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78 (0.46, 1.3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CA72E30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364</w:t>
            </w:r>
          </w:p>
        </w:tc>
      </w:tr>
      <w:tr w:rsidR="006E32F7" w:rsidRPr="006E32F7" w14:paraId="34247DC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8BEF80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13DEF53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02 (0.6, 1.7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0130145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34</w:t>
            </w:r>
          </w:p>
        </w:tc>
      </w:tr>
      <w:tr w:rsidR="006E32F7" w:rsidRPr="006E32F7" w14:paraId="3FCE6FAA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6FAD638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FF91DC1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 (0.6, 1.6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2F72EE2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98</w:t>
            </w:r>
          </w:p>
        </w:tc>
      </w:tr>
      <w:tr w:rsidR="006E32F7" w:rsidRPr="006E32F7" w14:paraId="2D2B6104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D9EA53F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A364F94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02 (0.6, 1.7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097DDF9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55</w:t>
            </w:r>
          </w:p>
        </w:tc>
      </w:tr>
      <w:tr w:rsidR="006E32F7" w:rsidRPr="006E32F7" w14:paraId="5A669D94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4359BD5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7A84239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2.85 (1.7, 97.1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D016AB0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13</w:t>
            </w:r>
          </w:p>
        </w:tc>
      </w:tr>
      <w:tr w:rsidR="006E32F7" w:rsidRPr="006E32F7" w14:paraId="58EDA375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DB8271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CC0353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2.05 (1.2, 3.4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4C51CC6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8</w:t>
            </w:r>
          </w:p>
        </w:tc>
      </w:tr>
      <w:tr w:rsidR="006E32F7" w:rsidRPr="006E32F7" w14:paraId="7E08040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FA49CF1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925906F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2.51 (1.46, 4.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122C5B9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1</w:t>
            </w:r>
          </w:p>
        </w:tc>
      </w:tr>
    </w:tbl>
    <w:p w14:paraId="211534D4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0233795C" w14:textId="5350F655" w:rsidR="006E32F7" w:rsidRDefault="006E32F7" w:rsidP="006B7503"/>
    <w:p w14:paraId="77D97709" w14:textId="77777777" w:rsidR="000B7597" w:rsidRDefault="000B7597">
      <w:r>
        <w:br w:type="page"/>
      </w:r>
    </w:p>
    <w:p w14:paraId="6406EF52" w14:textId="4DC41EAB" w:rsidR="006E32F7" w:rsidRDefault="006E32F7" w:rsidP="006B7503">
      <w:r>
        <w:lastRenderedPageBreak/>
        <w:t>Table S</w:t>
      </w:r>
      <w:r w:rsidR="000B7597">
        <w:t>7</w:t>
      </w:r>
      <w:r>
        <w:t>. Multivariable Weibull regression comparing hazard rates of methamphetamine-related hospitalisation between low/no and moderate/high risk methamphetamine groups for 6 months after release from prison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858"/>
        <w:gridCol w:w="1674"/>
        <w:gridCol w:w="878"/>
      </w:tblGrid>
      <w:tr w:rsidR="006E32F7" w:rsidRPr="006E32F7" w14:paraId="3CD22030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9E9C11" w14:textId="411B8A6D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ethamphetamine</w:t>
            </w:r>
            <w:r w:rsidR="006E32F7"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-related hospitalisati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D614A3" w14:textId="183CF20C" w:rsidR="006E32F7" w:rsidRPr="006E32F7" w:rsidRDefault="0056343F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E2909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6E32F7" w:rsidRPr="006E32F7" w14:paraId="1A48500B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29ACC6" w14:textId="05808988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methamphetamine use (ASSIST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D611E1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3.08 (1.61, 5.87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78B870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1</w:t>
            </w:r>
          </w:p>
        </w:tc>
      </w:tr>
      <w:tr w:rsidR="006E32F7" w:rsidRPr="006E32F7" w14:paraId="4CEFA5B1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33880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F6E3D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86 (1.19, 2.9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907544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7</w:t>
            </w:r>
          </w:p>
        </w:tc>
      </w:tr>
      <w:tr w:rsidR="006E32F7" w:rsidRPr="006E32F7" w14:paraId="192FC3F6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B45809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A217D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15 (0.7, 1.88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79E416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585</w:t>
            </w:r>
          </w:p>
        </w:tc>
      </w:tr>
      <w:tr w:rsidR="006E32F7" w:rsidRPr="006E32F7" w14:paraId="3BD812B8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7D6F0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19A5B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 (0.97, 1.02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F7BB44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798</w:t>
            </w:r>
          </w:p>
        </w:tc>
      </w:tr>
      <w:tr w:rsidR="006E32F7" w:rsidRPr="006E32F7" w14:paraId="165AB21C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52EFC9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C5F524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2 (0.56, 1.5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5A617C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739</w:t>
            </w:r>
          </w:p>
        </w:tc>
      </w:tr>
      <w:tr w:rsidR="006E32F7" w:rsidRPr="006E32F7" w14:paraId="3788CBA6" w14:textId="77777777" w:rsidTr="00143DDA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6F8A6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1D6E08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12EFDC" w14:textId="77777777" w:rsidR="006E32F7" w:rsidRPr="006E32F7" w:rsidRDefault="006E32F7" w:rsidP="000B7597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6E32F7" w:rsidRPr="006E32F7" w14:paraId="29BA87D0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F97B8B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054DF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6 (0.29, 1.24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8D386D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165</w:t>
            </w:r>
          </w:p>
        </w:tc>
      </w:tr>
      <w:tr w:rsidR="006E32F7" w:rsidRPr="006E32F7" w14:paraId="0544E5BA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F904B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36A544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89 (0.56, 1.4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6EF1F3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606</w:t>
            </w:r>
          </w:p>
        </w:tc>
      </w:tr>
      <w:tr w:rsidR="006E32F7" w:rsidRPr="006E32F7" w14:paraId="3F2D74AA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2DBA02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45A35C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88 (0.52, 1.52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98E8F3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655</w:t>
            </w:r>
          </w:p>
        </w:tc>
      </w:tr>
      <w:tr w:rsidR="006E32F7" w:rsidRPr="006E32F7" w14:paraId="0E6D6F22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E1750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5455A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1 (0.58, 1.41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66D105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660</w:t>
            </w:r>
          </w:p>
        </w:tc>
      </w:tr>
      <w:tr w:rsidR="006E32F7" w:rsidRPr="006E32F7" w14:paraId="40A4ABFE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4D155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376D1E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2.02 (1.25, 3.28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61BD38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4</w:t>
            </w:r>
          </w:p>
        </w:tc>
      </w:tr>
      <w:tr w:rsidR="006E32F7" w:rsidRPr="006E32F7" w14:paraId="1F00FB85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6704E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343FD3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3.69 (1.58, 8.61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81720C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3</w:t>
            </w:r>
          </w:p>
        </w:tc>
      </w:tr>
      <w:tr w:rsidR="006E32F7" w:rsidRPr="006E32F7" w14:paraId="202EDB7E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BDE9E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C2C218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07 (0.68, 1.68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9CECA1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761</w:t>
            </w:r>
          </w:p>
        </w:tc>
      </w:tr>
      <w:tr w:rsidR="006E32F7" w:rsidRPr="006E32F7" w14:paraId="61408C93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A7461E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39C27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39 (0.91, 2.12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E639B3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131</w:t>
            </w:r>
          </w:p>
        </w:tc>
      </w:tr>
    </w:tbl>
    <w:p w14:paraId="65955BB9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3A756CFC" w14:textId="5660C81B" w:rsidR="006E32F7" w:rsidRDefault="006E32F7" w:rsidP="006B7503"/>
    <w:p w14:paraId="59E9A7A5" w14:textId="72730DE5" w:rsidR="006E32F7" w:rsidRDefault="006E32F7" w:rsidP="006B7503"/>
    <w:p w14:paraId="42E90D77" w14:textId="77777777" w:rsidR="006E32F7" w:rsidRDefault="006E32F7" w:rsidP="006B7503"/>
    <w:p w14:paraId="4E71E2D0" w14:textId="6D5E44B5" w:rsidR="006E32F7" w:rsidRDefault="006E32F7" w:rsidP="006B7503">
      <w:r>
        <w:t>Table S</w:t>
      </w:r>
      <w:r w:rsidR="000B7597">
        <w:t>8</w:t>
      </w:r>
      <w:r>
        <w:t>. Multivariable Weibull regression comparing hazard rates of cannabis-related hospitalisation between low/no and moderate/high risk cannabis groups for 6 months after release from prison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918"/>
        <w:gridCol w:w="1674"/>
        <w:gridCol w:w="878"/>
      </w:tblGrid>
      <w:tr w:rsidR="006E32F7" w:rsidRPr="006E32F7" w14:paraId="4470F90F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53D7DF" w14:textId="16036ED2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Cannabis</w:t>
            </w:r>
            <w:r w:rsidR="006E32F7"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-related hospitalisati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8D5A74" w14:textId="7552A052" w:rsidR="006E32F7" w:rsidRPr="006E32F7" w:rsidRDefault="0056343F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D4092E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6E32F7" w:rsidRPr="006E32F7" w14:paraId="49302827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0F9C00" w14:textId="32598855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cannabis use (ASSIST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E086E4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2.99 (1.3, 6.88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A398F8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10</w:t>
            </w:r>
          </w:p>
        </w:tc>
      </w:tr>
      <w:tr w:rsidR="006E32F7" w:rsidRPr="006E32F7" w14:paraId="50544C67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8133A3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A6DB65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43 (0.74, 2.76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3B69BD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294</w:t>
            </w:r>
          </w:p>
        </w:tc>
      </w:tr>
      <w:tr w:rsidR="006E32F7" w:rsidRPr="006E32F7" w14:paraId="4F3C231B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03F5F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FFE9CF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61 (0.79, 3.27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B98551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187</w:t>
            </w:r>
          </w:p>
        </w:tc>
      </w:tr>
      <w:tr w:rsidR="006E32F7" w:rsidRPr="006E32F7" w14:paraId="74A8FBAB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1BA2DE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43F33E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9 (0.95, 1.03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D76E23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508</w:t>
            </w:r>
          </w:p>
        </w:tc>
      </w:tr>
      <w:tr w:rsidR="006E32F7" w:rsidRPr="006E32F7" w14:paraId="222D256D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CBCFD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F19411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38 (0.15, 0.93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CA4105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34</w:t>
            </w:r>
          </w:p>
        </w:tc>
      </w:tr>
      <w:tr w:rsidR="006E32F7" w:rsidRPr="006E32F7" w14:paraId="2CBA06FD" w14:textId="77777777" w:rsidTr="00143DDA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017A73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C35BEE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AA7E3F" w14:textId="77777777" w:rsidR="006E32F7" w:rsidRPr="006E32F7" w:rsidRDefault="006E32F7" w:rsidP="000B7597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6E32F7" w:rsidRPr="006E32F7" w14:paraId="078C4E88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AAD20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493B2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66 (0.24, 1.76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6E24F2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405</w:t>
            </w:r>
          </w:p>
        </w:tc>
      </w:tr>
      <w:tr w:rsidR="006E32F7" w:rsidRPr="006E32F7" w14:paraId="53B0A1F5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AD592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40F06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8 (0.41, 1.59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544A3C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530</w:t>
            </w:r>
          </w:p>
        </w:tc>
      </w:tr>
      <w:tr w:rsidR="006E32F7" w:rsidRPr="006E32F7" w14:paraId="6C13959A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421CC2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560669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69 (0.3, 1.58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40AC02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377</w:t>
            </w:r>
          </w:p>
        </w:tc>
      </w:tr>
      <w:tr w:rsidR="006E32F7" w:rsidRPr="006E32F7" w14:paraId="68F93D21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5F1CB9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DDAEB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09 (0.56, 2.13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845D39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794</w:t>
            </w:r>
          </w:p>
        </w:tc>
      </w:tr>
      <w:tr w:rsidR="006E32F7" w:rsidRPr="006E32F7" w14:paraId="0F44CEC0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AB0AA2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C3B50F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53 (0.75, 3.12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05A982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240</w:t>
            </w:r>
          </w:p>
        </w:tc>
      </w:tr>
      <w:tr w:rsidR="006E32F7" w:rsidRPr="006E32F7" w14:paraId="46553F6B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BC4C2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C25B0C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36 (0.62, 2.98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2B9DE6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436</w:t>
            </w:r>
          </w:p>
        </w:tc>
      </w:tr>
      <w:tr w:rsidR="006E32F7" w:rsidRPr="006E32F7" w14:paraId="0852E152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6ED4EC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EB2E89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78 (0.92, 3.44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651E93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85</w:t>
            </w:r>
          </w:p>
        </w:tc>
      </w:tr>
      <w:tr w:rsidR="006E32F7" w:rsidRPr="006E32F7" w14:paraId="16C9BEAC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9ABA43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E8946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76 (0.92, 3.37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91006A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87</w:t>
            </w:r>
          </w:p>
        </w:tc>
      </w:tr>
    </w:tbl>
    <w:p w14:paraId="6992159C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5B712670" w14:textId="2C29AAE6" w:rsidR="006E32F7" w:rsidRDefault="006E32F7" w:rsidP="006B7503"/>
    <w:p w14:paraId="0D399975" w14:textId="77777777" w:rsidR="000B7597" w:rsidRDefault="000B7597">
      <w:r>
        <w:br w:type="page"/>
      </w:r>
    </w:p>
    <w:p w14:paraId="558DFF50" w14:textId="31B5242D" w:rsidR="006E32F7" w:rsidRDefault="006E32F7" w:rsidP="006B7503">
      <w:r>
        <w:lastRenderedPageBreak/>
        <w:t>Table S</w:t>
      </w:r>
      <w:r w:rsidR="000B7597">
        <w:t>9</w:t>
      </w:r>
      <w:r>
        <w:t>. Multivariable Weibull regression comparing hazard rates of opioid-related hospitalisation between low/no and moderate/high risk heroin groups for 12 months after release from prison</w:t>
      </w:r>
    </w:p>
    <w:tbl>
      <w:tblPr>
        <w:tblW w:w="68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40"/>
        <w:gridCol w:w="2180"/>
        <w:gridCol w:w="960"/>
      </w:tblGrid>
      <w:tr w:rsidR="006E32F7" w:rsidRPr="006E32F7" w14:paraId="4686C06E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471177E" w14:textId="26222AC0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Opioid</w:t>
            </w:r>
            <w:r w:rsidR="006E32F7"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-related hospitalisati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19F1DF5" w14:textId="1E72ACCB" w:rsidR="006E32F7" w:rsidRPr="006E32F7" w:rsidRDefault="0056343F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04D0A09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6E32F7" w:rsidRPr="006E32F7" w14:paraId="203E5CB7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A91088A" w14:textId="5CB905C4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heroin use (ASSIST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9016208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6.33 (4.09, 9.7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51ACD2E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E32F7" w:rsidRPr="006E32F7" w14:paraId="4686FB1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377ADD4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1544D38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62 (1.08, 2.4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A2347D1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19</w:t>
            </w:r>
          </w:p>
        </w:tc>
      </w:tr>
      <w:tr w:rsidR="006E32F7" w:rsidRPr="006E32F7" w14:paraId="1CBD6C1E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35C476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62AFE6C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37 (0.92, 2.0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A6F592F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122</w:t>
            </w:r>
          </w:p>
        </w:tc>
      </w:tr>
      <w:tr w:rsidR="006E32F7" w:rsidRPr="006E32F7" w14:paraId="379DB63E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9E9811C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E0ACA3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02 (1, 1.0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EFC7EE9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26</w:t>
            </w:r>
          </w:p>
        </w:tc>
      </w:tr>
      <w:tr w:rsidR="006E32F7" w:rsidRPr="006E32F7" w14:paraId="3A61E1A1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8653D45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EEC4441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85 (0.55, 1.3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9033053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451</w:t>
            </w:r>
          </w:p>
        </w:tc>
      </w:tr>
      <w:tr w:rsidR="006E32F7" w:rsidRPr="006E32F7" w14:paraId="5D0F6356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819B288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CE2EB7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87008D3" w14:textId="77777777" w:rsidR="006E32F7" w:rsidRPr="006E32F7" w:rsidRDefault="006E32F7" w:rsidP="000B7597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6E32F7" w:rsidRPr="006E32F7" w14:paraId="6454BF9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262CE88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39A0DA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42 (0.86, 2.3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80A75C5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173</w:t>
            </w:r>
          </w:p>
        </w:tc>
      </w:tr>
      <w:tr w:rsidR="006E32F7" w:rsidRPr="006E32F7" w14:paraId="59B8DFF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246C01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F445A6C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 (0.65, 1.5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C4DA4D2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98</w:t>
            </w:r>
          </w:p>
        </w:tc>
      </w:tr>
      <w:tr w:rsidR="006E32F7" w:rsidRPr="006E32F7" w14:paraId="11FA7A6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4759C44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EF8AEC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87 (0.56, 1.3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554D19E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522</w:t>
            </w:r>
          </w:p>
        </w:tc>
      </w:tr>
      <w:tr w:rsidR="006E32F7" w:rsidRPr="006E32F7" w14:paraId="1036BBC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135CF3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85BC4CE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1 (0.74, 1.6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399D96C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632</w:t>
            </w:r>
          </w:p>
        </w:tc>
      </w:tr>
      <w:tr w:rsidR="006E32F7" w:rsidRPr="006E32F7" w14:paraId="2897F23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ECDCBCF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8107EDE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28 (0.85, 1.9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BDFED1C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246</w:t>
            </w:r>
          </w:p>
        </w:tc>
      </w:tr>
      <w:tr w:rsidR="006E32F7" w:rsidRPr="006E32F7" w14:paraId="575456F8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833CD71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65D615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8.89 (2.71, 29.2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76CE32E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E32F7" w:rsidRPr="006E32F7" w14:paraId="09F6F863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9993A3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65B2CD1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9 (1.27, 2.8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2D329C9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2</w:t>
            </w:r>
          </w:p>
        </w:tc>
      </w:tr>
      <w:tr w:rsidR="006E32F7" w:rsidRPr="006E32F7" w14:paraId="0A0CC3EF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2A3A4D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AF697E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91 (1.28, 2.8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12E58AE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2</w:t>
            </w:r>
          </w:p>
        </w:tc>
      </w:tr>
    </w:tbl>
    <w:p w14:paraId="6C59AE49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568D3F2B" w14:textId="6C160F2C" w:rsidR="006E32F7" w:rsidRDefault="006E32F7" w:rsidP="006B7503"/>
    <w:p w14:paraId="255106D8" w14:textId="2D917AF6" w:rsidR="006E32F7" w:rsidRDefault="006E32F7" w:rsidP="006B7503"/>
    <w:p w14:paraId="4126EA43" w14:textId="77777777" w:rsidR="006E32F7" w:rsidRDefault="006E32F7" w:rsidP="006B7503"/>
    <w:p w14:paraId="7E08BE2C" w14:textId="1B1E0DA0" w:rsidR="006E32F7" w:rsidRDefault="006E32F7" w:rsidP="006B7503">
      <w:r>
        <w:t>Table S</w:t>
      </w:r>
      <w:r w:rsidR="000B7597">
        <w:t>10</w:t>
      </w:r>
      <w:r>
        <w:t>. Multivariable Weibull regression comparing hazard rates of methamphetamine-related hospitalisation between low/no and moderate/high risk methamphetamine groups for 12 months after release from prison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858"/>
        <w:gridCol w:w="1674"/>
        <w:gridCol w:w="878"/>
      </w:tblGrid>
      <w:tr w:rsidR="006E32F7" w:rsidRPr="006E32F7" w14:paraId="26524A98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66A526" w14:textId="4E4DAD1A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ethamphetamine</w:t>
            </w:r>
            <w:r w:rsidR="006E32F7"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-related hospitalisati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DA70E1" w14:textId="07038E94" w:rsidR="006E32F7" w:rsidRPr="006E32F7" w:rsidRDefault="0056343F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294BEC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6E32F7" w:rsidRPr="006E32F7" w14:paraId="486E6C1C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0462FD" w14:textId="4B2A9C92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methamphetamine use (ASSIST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565F79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3 (1.93, 4.66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997D73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E32F7" w:rsidRPr="006E32F7" w14:paraId="450B739F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364503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0271EF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78 (1.29, 2.43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D9C29B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E32F7" w:rsidRPr="006E32F7" w14:paraId="624AD518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5F8742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D4C96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1 (0.78, 1.55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3FCA91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595</w:t>
            </w:r>
          </w:p>
        </w:tc>
      </w:tr>
      <w:tr w:rsidR="006E32F7" w:rsidRPr="006E32F7" w14:paraId="6F0255C2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DDF14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7F134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9 (0.98, 1.01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1371D1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529</w:t>
            </w:r>
          </w:p>
        </w:tc>
      </w:tr>
      <w:tr w:rsidR="006E32F7" w:rsidRPr="006E32F7" w14:paraId="7A8020CF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A0F6F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2FA645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81 (0.57, 1.16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0A698E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246</w:t>
            </w:r>
          </w:p>
        </w:tc>
      </w:tr>
      <w:tr w:rsidR="006E32F7" w:rsidRPr="006E32F7" w14:paraId="7C1D5572" w14:textId="77777777" w:rsidTr="00143DDA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779631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C9AC58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E57DF1" w14:textId="77777777" w:rsidR="006E32F7" w:rsidRPr="006E32F7" w:rsidRDefault="006E32F7" w:rsidP="000B7597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6E32F7" w:rsidRPr="006E32F7" w14:paraId="1CDD689E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6400E3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82AB5A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61 (0.37, 1.01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F47FF2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56</w:t>
            </w:r>
          </w:p>
        </w:tc>
      </w:tr>
      <w:tr w:rsidR="006E32F7" w:rsidRPr="006E32F7" w14:paraId="10357384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03390E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B0CF1E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 (0.65, 1.25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065D47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546</w:t>
            </w:r>
          </w:p>
        </w:tc>
      </w:tr>
      <w:tr w:rsidR="006E32F7" w:rsidRPr="006E32F7" w14:paraId="29747522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9D5934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742051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28 (0.9, 1.82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08AA27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168</w:t>
            </w:r>
          </w:p>
        </w:tc>
      </w:tr>
      <w:tr w:rsidR="006E32F7" w:rsidRPr="006E32F7" w14:paraId="67C070DD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BE6075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8750C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36 (0.98, 1.9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33C2AF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66</w:t>
            </w:r>
          </w:p>
        </w:tc>
      </w:tr>
      <w:tr w:rsidR="006E32F7" w:rsidRPr="006E32F7" w14:paraId="424CE0A6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B6BE74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B53EC1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82 (1.29, 2.55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35716A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1</w:t>
            </w:r>
          </w:p>
        </w:tc>
      </w:tr>
      <w:tr w:rsidR="006E32F7" w:rsidRPr="006E32F7" w14:paraId="630D231E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5324C9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B6FCC1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2.56 (1.51, 4.33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0B2166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E32F7" w:rsidRPr="006E32F7" w14:paraId="3E88D6C5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09174F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CFEA4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3 (0.67, 1.29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5B3839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652</w:t>
            </w:r>
          </w:p>
        </w:tc>
      </w:tr>
      <w:tr w:rsidR="006E32F7" w:rsidRPr="006E32F7" w14:paraId="39390425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A42B45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1CB888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09 (0.81, 1.47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DFF14D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586</w:t>
            </w:r>
          </w:p>
        </w:tc>
      </w:tr>
    </w:tbl>
    <w:p w14:paraId="27BB7E44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4B0A8FE1" w14:textId="77777777" w:rsidR="006E32F7" w:rsidRDefault="006E32F7" w:rsidP="006B7503"/>
    <w:p w14:paraId="2E5400AC" w14:textId="77777777" w:rsidR="000B7597" w:rsidRDefault="000B7597">
      <w:r>
        <w:br w:type="page"/>
      </w:r>
    </w:p>
    <w:p w14:paraId="38F84185" w14:textId="77369EB7" w:rsidR="006E32F7" w:rsidRDefault="006E32F7" w:rsidP="006B7503">
      <w:r>
        <w:lastRenderedPageBreak/>
        <w:t>Table S</w:t>
      </w:r>
      <w:r w:rsidR="000B7597">
        <w:t>11</w:t>
      </w:r>
      <w:r>
        <w:t>. Multivariable Weibull regression comparing hazard rates of cannabis-related hospitalisation between low/no and moderate/high risk cannabis groups for 12 months after release from prison</w:t>
      </w:r>
    </w:p>
    <w:tbl>
      <w:tblPr>
        <w:tblW w:w="68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40"/>
        <w:gridCol w:w="2180"/>
        <w:gridCol w:w="960"/>
      </w:tblGrid>
      <w:tr w:rsidR="006E32F7" w:rsidRPr="006E32F7" w14:paraId="42D2B52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5292038" w14:textId="43C8A552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Cannabis</w:t>
            </w:r>
            <w:r w:rsidR="006E32F7"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-related hospitalisati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5C5C95A" w14:textId="1D61998E" w:rsidR="006E32F7" w:rsidRPr="006E32F7" w:rsidRDefault="0056343F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FCA66B2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6E32F7" w:rsidRPr="006E32F7" w14:paraId="1DDA901A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87D323A" w14:textId="55FEF1F5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cannabis use (ASSIST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5FC9B5B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2.98 (1.7, 5.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6E0EC6B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E32F7" w:rsidRPr="006E32F7" w14:paraId="2AE70E55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4D6F701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5CEDF18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5 (0.95, 2.3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C516D9E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80</w:t>
            </w:r>
          </w:p>
        </w:tc>
      </w:tr>
      <w:tr w:rsidR="006E32F7" w:rsidRPr="006E32F7" w14:paraId="52FADA20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D1D94B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2E009E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22 (0.75, 1.9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7E8A47C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430</w:t>
            </w:r>
          </w:p>
        </w:tc>
      </w:tr>
      <w:tr w:rsidR="006E32F7" w:rsidRPr="006E32F7" w14:paraId="5D843628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C8ED67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EC7639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 (0.98, 1.0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24433CF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56</w:t>
            </w:r>
          </w:p>
        </w:tc>
      </w:tr>
      <w:tr w:rsidR="006E32F7" w:rsidRPr="006E32F7" w14:paraId="69400E1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41E91F2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3D1BC98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64 (0.38, 1.0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03CD83A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93</w:t>
            </w:r>
          </w:p>
        </w:tc>
      </w:tr>
      <w:tr w:rsidR="006E32F7" w:rsidRPr="006E32F7" w14:paraId="53FFC7E6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968C30C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30F7C8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429005D" w14:textId="77777777" w:rsidR="006E32F7" w:rsidRPr="006E32F7" w:rsidRDefault="006E32F7" w:rsidP="000B7597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6E32F7" w:rsidRPr="006E32F7" w14:paraId="09D3F0D7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6A4B3C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7917803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82 (0.42, 1.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2B5F710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563</w:t>
            </w:r>
          </w:p>
        </w:tc>
      </w:tr>
      <w:tr w:rsidR="006E32F7" w:rsidRPr="006E32F7" w14:paraId="5C4EECB3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2CB1B49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4E27551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8 (0.61, 1.5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EBB8E4C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27</w:t>
            </w:r>
          </w:p>
        </w:tc>
      </w:tr>
      <w:tr w:rsidR="006E32F7" w:rsidRPr="006E32F7" w14:paraId="5D5DB7EF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ADB68D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E52DE52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8 (0.47, 1.3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C27C92E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423</w:t>
            </w:r>
          </w:p>
        </w:tc>
      </w:tr>
      <w:tr w:rsidR="006E32F7" w:rsidRPr="006E32F7" w14:paraId="0052095D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F663DF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063128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3 (0.82, 2.0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3CAA614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268</w:t>
            </w:r>
          </w:p>
        </w:tc>
      </w:tr>
      <w:tr w:rsidR="006E32F7" w:rsidRPr="006E32F7" w14:paraId="24BC027F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63DDBD2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E26F97B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82 (1.12, 2.9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83DC503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16</w:t>
            </w:r>
          </w:p>
        </w:tc>
      </w:tr>
      <w:tr w:rsidR="006E32F7" w:rsidRPr="006E32F7" w14:paraId="5B59CC1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BB88605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0FA5D62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2.14 (1.21, 3.7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FDD6433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8</w:t>
            </w:r>
          </w:p>
        </w:tc>
      </w:tr>
      <w:tr w:rsidR="006E32F7" w:rsidRPr="006E32F7" w14:paraId="76463471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EF6BCB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AB15FDC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03 (0.65, 1.6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1B77668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898</w:t>
            </w:r>
          </w:p>
        </w:tc>
      </w:tr>
      <w:tr w:rsidR="006E32F7" w:rsidRPr="006E32F7" w14:paraId="5DF440B8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E56C9E3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28BFD8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54 (1, 2.3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F8A0BD2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51</w:t>
            </w:r>
          </w:p>
        </w:tc>
      </w:tr>
    </w:tbl>
    <w:p w14:paraId="3A550FBC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2E9611C9" w14:textId="4831DED9" w:rsidR="006E32F7" w:rsidRDefault="006E32F7" w:rsidP="006B7503"/>
    <w:p w14:paraId="3C3F10F6" w14:textId="77777777" w:rsidR="006E32F7" w:rsidRDefault="006E32F7" w:rsidP="006B7503"/>
    <w:p w14:paraId="72202F2C" w14:textId="63DCE8FB" w:rsidR="006E32F7" w:rsidRDefault="006E32F7" w:rsidP="006B7503"/>
    <w:p w14:paraId="2CE2E34A" w14:textId="14A4583B" w:rsidR="006E32F7" w:rsidRDefault="006E32F7" w:rsidP="006B7503">
      <w:r>
        <w:t>Table S</w:t>
      </w:r>
      <w:r w:rsidR="000B7597">
        <w:t>12</w:t>
      </w:r>
      <w:r>
        <w:t>. Multivariable Weibull regression comparing hazard rates of opioid-related hospitalisation between low/no and moderate/high risk heroin groups for entire follow-up period</w:t>
      </w:r>
    </w:p>
    <w:tbl>
      <w:tblPr>
        <w:tblW w:w="68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40"/>
        <w:gridCol w:w="2180"/>
        <w:gridCol w:w="960"/>
      </w:tblGrid>
      <w:tr w:rsidR="006E32F7" w:rsidRPr="006E32F7" w14:paraId="3D219C3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3078EF4" w14:textId="079E5692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Opioid</w:t>
            </w:r>
            <w:r w:rsidR="006E32F7"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-related hospitalisati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4042174" w14:textId="2A7C3E39" w:rsidR="006E32F7" w:rsidRPr="006E32F7" w:rsidRDefault="0056343F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D84078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6E32F7" w:rsidRPr="006E32F7" w14:paraId="68928B1F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D72991C" w14:textId="5FF36C9B" w:rsidR="006E32F7" w:rsidRPr="006E32F7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heroin use (ASSIST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068AAAD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5.79 (4.41, 7.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A689115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E32F7" w:rsidRPr="006E32F7" w14:paraId="08E10578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8F022D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F747DC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15 (0.89, 1.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308EFB8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290</w:t>
            </w:r>
          </w:p>
        </w:tc>
      </w:tr>
      <w:tr w:rsidR="006E32F7" w:rsidRPr="006E32F7" w14:paraId="48B2231B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B9B72BC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58D7239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78 (1.39, 2.2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E63E0C1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E32F7" w:rsidRPr="006E32F7" w14:paraId="43AD5EC0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4F99839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651C59C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02 (1.01, 1.0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A16B1BD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4</w:t>
            </w:r>
          </w:p>
        </w:tc>
      </w:tr>
      <w:tr w:rsidR="006E32F7" w:rsidRPr="006E32F7" w14:paraId="5E8AA977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D18C35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A0AC768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83 (0.63, 1.0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A90C2B7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180</w:t>
            </w:r>
          </w:p>
        </w:tc>
      </w:tr>
      <w:tr w:rsidR="006E32F7" w:rsidRPr="006E32F7" w14:paraId="209BB81A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89422E9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60BEE9B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2CD7F5D" w14:textId="77777777" w:rsidR="006E32F7" w:rsidRPr="006E32F7" w:rsidRDefault="006E32F7" w:rsidP="000B7597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6E32F7" w:rsidRPr="006E32F7" w14:paraId="77D81C1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0F2827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283982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98 (0.7, 1.3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D70B4E2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898</w:t>
            </w:r>
          </w:p>
        </w:tc>
      </w:tr>
      <w:tr w:rsidR="006E32F7" w:rsidRPr="006E32F7" w14:paraId="06E2C43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8BA7DF7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57F3DE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24 (0.94, 1.6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D75AFB6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122</w:t>
            </w:r>
          </w:p>
        </w:tc>
      </w:tr>
      <w:tr w:rsidR="006E32F7" w:rsidRPr="006E32F7" w14:paraId="3B0A7ABD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48D54EE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D00131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86 (0.64, 1.1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6E93107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297</w:t>
            </w:r>
          </w:p>
        </w:tc>
      </w:tr>
      <w:tr w:rsidR="006E32F7" w:rsidRPr="006E32F7" w14:paraId="5C812CBE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C136A0C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FD8097B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14 (0.89, 1.4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DF0733A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289</w:t>
            </w:r>
          </w:p>
        </w:tc>
      </w:tr>
      <w:tr w:rsidR="006E32F7" w:rsidRPr="006E32F7" w14:paraId="5FDBA5E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29E6976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240B80B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47 (1.13, 1.9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7E17894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5</w:t>
            </w:r>
          </w:p>
        </w:tc>
      </w:tr>
      <w:tr w:rsidR="006E32F7" w:rsidRPr="006E32F7" w14:paraId="357FA43D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878441F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8DA0B64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4.1 (2.45, 6.8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FF3C2A9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E32F7" w:rsidRPr="006E32F7" w14:paraId="463633CB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CCC7FA3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C499B5B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47 (1.14, 1.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ED9D7BD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3</w:t>
            </w:r>
          </w:p>
        </w:tc>
      </w:tr>
      <w:tr w:rsidR="006E32F7" w:rsidRPr="006E32F7" w14:paraId="2A2BEC27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86DCD30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7656722" w14:textId="77777777" w:rsidR="006E32F7" w:rsidRPr="006E32F7" w:rsidRDefault="006E32F7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1.44 (1.13, 1.8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8323BC6" w14:textId="77777777" w:rsidR="006E32F7" w:rsidRPr="006E32F7" w:rsidRDefault="006E32F7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E32F7">
              <w:rPr>
                <w:rFonts w:ascii="Calibri" w:hAnsi="Calibri" w:cs="Calibri"/>
                <w:color w:val="000000"/>
                <w:szCs w:val="22"/>
                <w:lang w:eastAsia="en-AU"/>
              </w:rPr>
              <w:t>0.003</w:t>
            </w:r>
          </w:p>
        </w:tc>
      </w:tr>
    </w:tbl>
    <w:p w14:paraId="30293A9B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7085BF5A" w14:textId="77777777" w:rsidR="006E32F7" w:rsidRDefault="006E32F7" w:rsidP="006B7503"/>
    <w:p w14:paraId="3A07F125" w14:textId="77777777" w:rsidR="000B7597" w:rsidRDefault="000B7597">
      <w:r>
        <w:br w:type="page"/>
      </w:r>
    </w:p>
    <w:p w14:paraId="357AA265" w14:textId="0EBA6BA6" w:rsidR="006B7503" w:rsidRDefault="006B7503" w:rsidP="006B7503">
      <w:r>
        <w:lastRenderedPageBreak/>
        <w:t>Table S</w:t>
      </w:r>
      <w:r w:rsidR="000B7597">
        <w:t>13</w:t>
      </w:r>
      <w:r>
        <w:t>. Multivariable Weibull regression comparing hazard rates of methamphetamine-related hospitalisation between low/no and moderate/high risk methamphetamine groups for entire follow-up period</w:t>
      </w:r>
    </w:p>
    <w:p w14:paraId="61DD3350" w14:textId="789587F9" w:rsidR="006B7503" w:rsidRDefault="006B7503" w:rsidP="006B7503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858"/>
        <w:gridCol w:w="1674"/>
        <w:gridCol w:w="878"/>
      </w:tblGrid>
      <w:tr w:rsidR="006B7503" w:rsidRPr="006B7503" w14:paraId="3A8A74D8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5E8376" w14:textId="6D9DEEC2" w:rsidR="006B7503" w:rsidRPr="006B7503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ethamphetamine</w:t>
            </w:r>
            <w:r w:rsidR="006B7503"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-related hospitalisati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E5FD8A" w14:textId="23CA980C" w:rsidR="006B7503" w:rsidRPr="006B7503" w:rsidRDefault="0056343F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3C6F66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6B7503" w:rsidRPr="006B7503" w14:paraId="6B24CA6F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B165AC" w14:textId="7A9E67B4" w:rsidR="006B7503" w:rsidRPr="006B7503" w:rsidRDefault="009D680C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methamphetamine use (ASSIST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966434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2.23 (1.75, 2.84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8F0E4F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20B75E34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76E714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8BD3B0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2.05 (1.7, 2.48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44F6A7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4BB12252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A5BC58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375270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04 (0.85, 1.27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625DB2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707</w:t>
            </w:r>
          </w:p>
        </w:tc>
      </w:tr>
      <w:tr w:rsidR="006B7503" w:rsidRPr="006B7503" w14:paraId="6ED7D282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7E8784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21CA17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99 (0.97, 1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52A6DA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11</w:t>
            </w:r>
          </w:p>
        </w:tc>
      </w:tr>
      <w:tr w:rsidR="006B7503" w:rsidRPr="006B7503" w14:paraId="71F0BE5A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B3B2D8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E0FEC8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59 (0.47, 0.74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9B113A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03818CA8" w14:textId="77777777" w:rsidTr="00143DDA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C36C32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1A8A69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3CCC97" w14:textId="77777777" w:rsidR="006B7503" w:rsidRPr="006B7503" w:rsidRDefault="006B7503" w:rsidP="000B7597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6B7503" w:rsidRPr="006B7503" w14:paraId="07D138BA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FDCDAB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C7DB48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48 (0.35, 0.65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3441E7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3B807BDE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79EA27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187E95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93 (0.77, 1.13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BCFE9C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464</w:t>
            </w:r>
          </w:p>
        </w:tc>
      </w:tr>
      <w:tr w:rsidR="006B7503" w:rsidRPr="006B7503" w14:paraId="66DDC5C4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1CBB48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498583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22 (0.99, 1.5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93A997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66</w:t>
            </w:r>
          </w:p>
        </w:tc>
      </w:tr>
      <w:tr w:rsidR="006B7503" w:rsidRPr="006B7503" w14:paraId="6A557758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F8EE15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D27B76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31 (1.08, 1.58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D743EB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6</w:t>
            </w:r>
          </w:p>
        </w:tc>
      </w:tr>
      <w:tr w:rsidR="006B7503" w:rsidRPr="006B7503" w14:paraId="3CF25D86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D0573D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AFAB0F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25 (1.03, 1.52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422782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22</w:t>
            </w:r>
          </w:p>
        </w:tc>
      </w:tr>
      <w:tr w:rsidR="006B7503" w:rsidRPr="006B7503" w14:paraId="26D1DE79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FAB978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A9F7A1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3.13 (2.3, 4.25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8D9674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143AD652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5084DF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0652B4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02 (0.84, 1.24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9F8840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846</w:t>
            </w:r>
          </w:p>
        </w:tc>
      </w:tr>
      <w:tr w:rsidR="006B7503" w:rsidRPr="006B7503" w14:paraId="32D8AAD3" w14:textId="77777777" w:rsidTr="00143DDA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3CBDD0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4AACFB" w14:textId="77777777" w:rsidR="006B7503" w:rsidRPr="006B7503" w:rsidRDefault="006B7503" w:rsidP="000B7597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 (0.84, 1.2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DAD98C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957</w:t>
            </w:r>
          </w:p>
        </w:tc>
      </w:tr>
    </w:tbl>
    <w:p w14:paraId="49B2FB1B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1B8E61BB" w14:textId="1764FB9C" w:rsidR="006B7503" w:rsidRDefault="006B7503" w:rsidP="006B7503"/>
    <w:p w14:paraId="18155DE6" w14:textId="33043FD7" w:rsidR="006B7503" w:rsidRDefault="006B7503" w:rsidP="006B7503"/>
    <w:p w14:paraId="4511FC4A" w14:textId="77777777" w:rsidR="006B7503" w:rsidRDefault="006B7503" w:rsidP="006B7503"/>
    <w:p w14:paraId="5F139ACF" w14:textId="3E1A8931" w:rsidR="006B7503" w:rsidRDefault="006B7503" w:rsidP="006B7503">
      <w:r>
        <w:t>Table S</w:t>
      </w:r>
      <w:r w:rsidR="009F5775">
        <w:t>14</w:t>
      </w:r>
      <w:r>
        <w:t>. Multivariable Weibull regression comparing hazard rates of cannabis-related hospitalisation between low/no and moderate/high risk cannabis groups for entire follow-up period</w:t>
      </w:r>
    </w:p>
    <w:tbl>
      <w:tblPr>
        <w:tblW w:w="68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40"/>
        <w:gridCol w:w="2180"/>
        <w:gridCol w:w="960"/>
      </w:tblGrid>
      <w:tr w:rsidR="006B7503" w:rsidRPr="006B7503" w14:paraId="702FA5F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1BFF6BF" w14:textId="661D9BBF" w:rsidR="006B7503" w:rsidRPr="006B7503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Cannabis</w:t>
            </w:r>
            <w:r w:rsidR="006B7503"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-related hospitalisati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C69BF8D" w14:textId="53D546C4" w:rsidR="006B7503" w:rsidRPr="006B7503" w:rsidRDefault="0056343F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FE6469B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6B7503" w:rsidRPr="006B7503" w14:paraId="0E22961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EFEBFBB" w14:textId="67F96759" w:rsidR="006B7503" w:rsidRPr="006B7503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cannabis use (ASSIST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E0E6265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2.38 (1.74, 3.2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8E1811A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76F171AA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FE3D8EC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305D244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76 (1.35, 2.2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1605032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3A358F0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7A28F5B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2624EA2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14 (0.85, 1.5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06F55A6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373</w:t>
            </w:r>
          </w:p>
        </w:tc>
      </w:tr>
      <w:tr w:rsidR="006B7503" w:rsidRPr="006B7503" w14:paraId="74DB9120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3BC0111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E81ABA3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99 (0.97, 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FA26A79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89</w:t>
            </w:r>
          </w:p>
        </w:tc>
      </w:tr>
      <w:tr w:rsidR="006B7503" w:rsidRPr="006B7503" w14:paraId="44BC237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65B6B6B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C34A5D7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54 (0.4, 0.7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ACAE4E6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1BC4A507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0A8A8BB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15DB904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38FB94D" w14:textId="77777777" w:rsidR="006B7503" w:rsidRPr="006B7503" w:rsidRDefault="006B7503" w:rsidP="009F5775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6B7503" w:rsidRPr="006B7503" w14:paraId="1FB9E1A9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1FBC027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207845E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5 (0.33, 0.7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56DC8B7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1</w:t>
            </w:r>
          </w:p>
        </w:tc>
      </w:tr>
      <w:tr w:rsidR="006B7503" w:rsidRPr="006B7503" w14:paraId="1914B049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912C751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0754DBD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84 (0.65, 1.1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F3400EF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220</w:t>
            </w:r>
          </w:p>
        </w:tc>
      </w:tr>
      <w:tr w:rsidR="006B7503" w:rsidRPr="006B7503" w14:paraId="763D2229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9BBA3BB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E851427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01 (0.75, 1.3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262E022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935</w:t>
            </w:r>
          </w:p>
        </w:tc>
      </w:tr>
      <w:tr w:rsidR="006B7503" w:rsidRPr="006B7503" w14:paraId="20A1461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254665F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AE81E82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27 (0.98, 1.6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5E72C74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73</w:t>
            </w:r>
          </w:p>
        </w:tc>
      </w:tr>
      <w:tr w:rsidR="006B7503" w:rsidRPr="006B7503" w14:paraId="047728FE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609D18A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1B89365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42 (1.08, 1.8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0FB519F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11</w:t>
            </w:r>
          </w:p>
        </w:tc>
      </w:tr>
      <w:tr w:rsidR="006B7503" w:rsidRPr="006B7503" w14:paraId="3A26834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A6C3EC9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5B18CCB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54 (1.15, 2.0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773378B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4</w:t>
            </w:r>
          </w:p>
        </w:tc>
      </w:tr>
      <w:tr w:rsidR="006B7503" w:rsidRPr="006B7503" w14:paraId="669DA854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286DB9C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AA3DEF1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11 (0.85, 1.4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BAC935A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435</w:t>
            </w:r>
          </w:p>
        </w:tc>
      </w:tr>
      <w:tr w:rsidR="006B7503" w:rsidRPr="006B7503" w14:paraId="5830151E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94F870A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AFC7363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01 (0.79, 1.2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1E34DE5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963</w:t>
            </w:r>
          </w:p>
        </w:tc>
      </w:tr>
    </w:tbl>
    <w:p w14:paraId="3140A8AC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6B008B40" w14:textId="614CC8C3" w:rsidR="006B7503" w:rsidRDefault="006B7503" w:rsidP="006B7503"/>
    <w:p w14:paraId="59BECA0A" w14:textId="7A69A5B0" w:rsidR="009F5775" w:rsidRDefault="009F5775">
      <w:r>
        <w:br w:type="page"/>
      </w:r>
    </w:p>
    <w:p w14:paraId="05D63FBA" w14:textId="5E926863" w:rsidR="006B7503" w:rsidRDefault="006B7503" w:rsidP="00143DDA">
      <w:pPr>
        <w:pStyle w:val="Heading3"/>
      </w:pPr>
      <w:r>
        <w:lastRenderedPageBreak/>
        <w:t>Any-substance related hospitalisation</w:t>
      </w:r>
    </w:p>
    <w:p w14:paraId="1D866A3E" w14:textId="77777777" w:rsidR="006B7503" w:rsidRDefault="006B7503" w:rsidP="006B7503"/>
    <w:p w14:paraId="74E39551" w14:textId="31F3FC43" w:rsidR="006B7503" w:rsidRDefault="006B7503" w:rsidP="006B7503">
      <w:r>
        <w:t>Table S</w:t>
      </w:r>
      <w:r w:rsidR="009F5775">
        <w:t>15</w:t>
      </w:r>
      <w:r>
        <w:t>. Multivariable Weibull regression comparing hazard rates of any-substance-related hospitalisation between low/no and moderate/high risk heroin groups for 3 months after release from prison</w:t>
      </w:r>
    </w:p>
    <w:tbl>
      <w:tblPr>
        <w:tblW w:w="68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40"/>
        <w:gridCol w:w="2180"/>
        <w:gridCol w:w="960"/>
      </w:tblGrid>
      <w:tr w:rsidR="006B7503" w:rsidRPr="006B7503" w14:paraId="4432CE1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94FD0EF" w14:textId="0C5D16F8" w:rsidR="006B7503" w:rsidRPr="006B7503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ny-substance</w:t>
            </w:r>
            <w:r w:rsidR="006B7503"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-related hospitalisati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60F2BC1" w14:textId="0F597687" w:rsidR="006B7503" w:rsidRPr="006B7503" w:rsidRDefault="0056343F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F0E572A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6B7503" w:rsidRPr="006B7503" w14:paraId="782A841B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C19D891" w14:textId="73CDAA4B" w:rsidR="006B7503" w:rsidRPr="006B7503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heroin use (ASSIST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6962F0F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53 (1.11, 2.1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A981A02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10</w:t>
            </w:r>
          </w:p>
        </w:tc>
      </w:tr>
      <w:tr w:rsidR="006B7503" w:rsidRPr="006B7503" w14:paraId="2DDDF23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21B07A8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20177A6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2.14 (1.61, 2.8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D57D6F2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0E48112B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6A2A610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8C98B7B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03 (0.76, 1.3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6F8B518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873</w:t>
            </w:r>
          </w:p>
        </w:tc>
      </w:tr>
      <w:tr w:rsidR="006B7503" w:rsidRPr="006B7503" w14:paraId="150888D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DC761FA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506BF56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 (0.99, 1.0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EE72879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914</w:t>
            </w:r>
          </w:p>
        </w:tc>
      </w:tr>
      <w:tr w:rsidR="006B7503" w:rsidRPr="006B7503" w14:paraId="74E759F7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375921F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0735AB8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5 (0.35, 0.7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46C2C2B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32B4F679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A734BBE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42DB155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7F8E6A4" w14:textId="77777777" w:rsidR="006B7503" w:rsidRPr="006B7503" w:rsidRDefault="006B7503" w:rsidP="009F5775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6B7503" w:rsidRPr="006B7503" w14:paraId="4CA617B3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3605214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139A61B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07 (0.72, 1.5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BA60F4F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747</w:t>
            </w:r>
          </w:p>
        </w:tc>
      </w:tr>
      <w:tr w:rsidR="006B7503" w:rsidRPr="006B7503" w14:paraId="1E5DCE3E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AE816BE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4BD379C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91 (0.68, 1.2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A0B4B89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535</w:t>
            </w:r>
          </w:p>
        </w:tc>
      </w:tr>
      <w:tr w:rsidR="006B7503" w:rsidRPr="006B7503" w14:paraId="5C8389C7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FBDE396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2D0BAC7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05 (0.77, 1.4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C9A0A22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736</w:t>
            </w:r>
          </w:p>
        </w:tc>
      </w:tr>
      <w:tr w:rsidR="006B7503" w:rsidRPr="006B7503" w14:paraId="2A2F3FAA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D497674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6520DD7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03 (0.78, 1.3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4E9D8CE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815</w:t>
            </w:r>
          </w:p>
        </w:tc>
      </w:tr>
      <w:tr w:rsidR="006B7503" w:rsidRPr="006B7503" w14:paraId="5F3BC89B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1AA14A7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4E737D7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2.03 (1.49, 2.7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555FF9B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76E923C5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38BC059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35EC83B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65 (1.17, 2.3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6347E97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5</w:t>
            </w:r>
          </w:p>
        </w:tc>
      </w:tr>
      <w:tr w:rsidR="006B7503" w:rsidRPr="006B7503" w14:paraId="2E85019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90E3041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05E18D6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31 (0.98, 1.7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4EBA0D0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70</w:t>
            </w:r>
          </w:p>
        </w:tc>
      </w:tr>
      <w:tr w:rsidR="006B7503" w:rsidRPr="006B7503" w14:paraId="55222668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F9AAFE8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C5B3E02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79 (1.36, 2.3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366ADB1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</w:tbl>
    <w:p w14:paraId="08CC1B2C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7538B6F3" w14:textId="32EEB0FE" w:rsidR="006B7503" w:rsidRDefault="006B7503" w:rsidP="006B7503"/>
    <w:p w14:paraId="0A08D552" w14:textId="06DD332E" w:rsidR="006B7503" w:rsidRDefault="006B7503" w:rsidP="006B7503"/>
    <w:p w14:paraId="6F011D9C" w14:textId="77777777" w:rsidR="006B7503" w:rsidRDefault="006B7503" w:rsidP="006B7503"/>
    <w:p w14:paraId="461A8B7E" w14:textId="206A8AE4" w:rsidR="006B7503" w:rsidRDefault="006B7503" w:rsidP="006B7503">
      <w:r>
        <w:t>Table S</w:t>
      </w:r>
      <w:r w:rsidR="009F5775">
        <w:t>16</w:t>
      </w:r>
      <w:r>
        <w:t>. Multivariable Weibull regression comparing hazard rates of any-substance-related hospitalisation between low/no and moderate/high risk methamphetamine groups for 3 months after release from prison</w:t>
      </w:r>
    </w:p>
    <w:tbl>
      <w:tblPr>
        <w:tblW w:w="68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40"/>
        <w:gridCol w:w="2180"/>
        <w:gridCol w:w="960"/>
      </w:tblGrid>
      <w:tr w:rsidR="006B7503" w:rsidRPr="006B7503" w14:paraId="7493F903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96B672C" w14:textId="22149F82" w:rsidR="006B7503" w:rsidRPr="006B7503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ny-substance-related hospitalisati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861E2AB" w14:textId="27814A7B" w:rsidR="006B7503" w:rsidRPr="006B7503" w:rsidRDefault="0056343F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E41923D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6B7503" w:rsidRPr="006B7503" w14:paraId="0B4E48A1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BC4D389" w14:textId="764B8C85" w:rsidR="006B7503" w:rsidRPr="006B7503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methamphetamine use (ASSIST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8F41AE3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6 (0.45, 0.8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7B87ADD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1</w:t>
            </w:r>
          </w:p>
        </w:tc>
      </w:tr>
      <w:tr w:rsidR="006B7503" w:rsidRPr="006B7503" w14:paraId="2A80DF7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54501E2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3661A2F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95 (1.47, 2.5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F076A2C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56B06E97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D08DA81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7B34248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07 (0.79, 1.4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3029F92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656</w:t>
            </w:r>
          </w:p>
        </w:tc>
      </w:tr>
      <w:tr w:rsidR="006B7503" w:rsidRPr="006B7503" w14:paraId="6584FB1D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98F8CCB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3191DD7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 (0.98, 1.0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59A8FA2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903</w:t>
            </w:r>
          </w:p>
        </w:tc>
      </w:tr>
      <w:tr w:rsidR="006B7503" w:rsidRPr="006B7503" w14:paraId="7571A82B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9A26964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6B203B6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47 (0.33, 0.6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645238D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7C68E4D5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44D728F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A309205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45E9AE4" w14:textId="77777777" w:rsidR="006B7503" w:rsidRPr="006B7503" w:rsidRDefault="006B7503" w:rsidP="009F5775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6B7503" w:rsidRPr="006B7503" w14:paraId="769C437B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F1FAE92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D790628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97 (0.66, 1.4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6EE14AF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877</w:t>
            </w:r>
          </w:p>
        </w:tc>
      </w:tr>
      <w:tr w:rsidR="006B7503" w:rsidRPr="006B7503" w14:paraId="0C438A1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3D5B194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80A6A30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87 (0.65, 1.1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2986ABC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363</w:t>
            </w:r>
          </w:p>
        </w:tc>
      </w:tr>
      <w:tr w:rsidR="006B7503" w:rsidRPr="006B7503" w14:paraId="597267DD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6153507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6A00883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04 (0.76, 1.4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473618F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827</w:t>
            </w:r>
          </w:p>
        </w:tc>
      </w:tr>
      <w:tr w:rsidR="006B7503" w:rsidRPr="006B7503" w14:paraId="29FB412E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5077CFA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B5247AE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03 (0.78, 1.3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E94B546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819</w:t>
            </w:r>
          </w:p>
        </w:tc>
      </w:tr>
      <w:tr w:rsidR="006B7503" w:rsidRPr="006B7503" w14:paraId="368E89B5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7005A34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3914439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2.03 (1.49, 2.7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6F3158D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3D9E0A5B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545A32C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B918E3A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2.34 (1.63, 3.3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A0A063D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72107E04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30027BD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8015FF7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52 (1.14, 2.0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7CB6C90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4</w:t>
            </w:r>
          </w:p>
        </w:tc>
      </w:tr>
      <w:tr w:rsidR="006B7503" w:rsidRPr="006B7503" w14:paraId="22FEAEF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DBF5802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0A04EF8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79 (1.36, 2.3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1025EE2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</w:tbl>
    <w:p w14:paraId="2AD57304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3AE2184A" w14:textId="77777777" w:rsidR="006B7503" w:rsidRDefault="006B7503" w:rsidP="006B7503"/>
    <w:p w14:paraId="2ABC9027" w14:textId="77777777" w:rsidR="009F5775" w:rsidRDefault="009F5775">
      <w:r>
        <w:lastRenderedPageBreak/>
        <w:br w:type="page"/>
      </w:r>
    </w:p>
    <w:p w14:paraId="177B48FE" w14:textId="48B5AD35" w:rsidR="006B7503" w:rsidRDefault="006B7503" w:rsidP="006B7503">
      <w:r>
        <w:lastRenderedPageBreak/>
        <w:t>Table S</w:t>
      </w:r>
      <w:r w:rsidR="009F5775">
        <w:t>17</w:t>
      </w:r>
      <w:r>
        <w:t>. Multivariable Weibull regression comparing hazard rates of any-substance-related hospitalisation between low/no and moderate/high risk cannabis groups for 3 months after release from prison</w:t>
      </w:r>
    </w:p>
    <w:tbl>
      <w:tblPr>
        <w:tblW w:w="68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40"/>
        <w:gridCol w:w="2180"/>
        <w:gridCol w:w="960"/>
      </w:tblGrid>
      <w:tr w:rsidR="006B7503" w:rsidRPr="006B7503" w14:paraId="0739EA0E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3A0F36A" w14:textId="076FE507" w:rsidR="006B7503" w:rsidRPr="006B7503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ny-substance-related hospitalisati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0A72CDC" w14:textId="510EDDDD" w:rsidR="006B7503" w:rsidRPr="006B7503" w:rsidRDefault="0056343F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870B76F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6B7503" w:rsidRPr="006B7503" w14:paraId="75A66B99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3D4DA10" w14:textId="77342EE2" w:rsidR="006B7503" w:rsidRPr="006B7503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cannabis use (ASSIST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7BE7822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97 (0.74, 1.2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1138A1D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842</w:t>
            </w:r>
          </w:p>
        </w:tc>
      </w:tr>
      <w:tr w:rsidR="006B7503" w:rsidRPr="006B7503" w14:paraId="5BD69D7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C7AD076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E9BE65A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2.02 (1.53, 2.6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DE10056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38B51A20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36396E0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E9FF581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04 (0.77, 1.4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99A1F71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788</w:t>
            </w:r>
          </w:p>
        </w:tc>
      </w:tr>
      <w:tr w:rsidR="006B7503" w:rsidRPr="006B7503" w14:paraId="7DCB97F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6B822EE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120CE1E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 (0.99, 1.0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2901D94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855</w:t>
            </w:r>
          </w:p>
        </w:tc>
      </w:tr>
      <w:tr w:rsidR="006B7503" w:rsidRPr="006B7503" w14:paraId="2D262C67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6910F4F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6050EDD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49 (0.35, 0.6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B17DA81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2B867618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C824555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CAAA686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9C31195" w14:textId="77777777" w:rsidR="006B7503" w:rsidRPr="006B7503" w:rsidRDefault="006B7503" w:rsidP="009F5775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6B7503" w:rsidRPr="006B7503" w14:paraId="320EE6BF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06D3EF3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A14CE03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03 (0.7, 1.5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B302BD8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862</w:t>
            </w:r>
          </w:p>
        </w:tc>
      </w:tr>
      <w:tr w:rsidR="006B7503" w:rsidRPr="006B7503" w14:paraId="492C88E8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0B6E8CF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40E0241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89 (0.66, 1.1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8791BCE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419</w:t>
            </w:r>
          </w:p>
        </w:tc>
      </w:tr>
      <w:tr w:rsidR="006B7503" w:rsidRPr="006B7503" w14:paraId="07DE67FA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C8D0961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9ADAF58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07 (0.78, 1.4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72CAC64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677</w:t>
            </w:r>
          </w:p>
        </w:tc>
      </w:tr>
      <w:tr w:rsidR="006B7503" w:rsidRPr="006B7503" w14:paraId="7237E153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A4787CE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531ED90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03 (0.77, 1.3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7736D61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847</w:t>
            </w:r>
          </w:p>
        </w:tc>
      </w:tr>
      <w:tr w:rsidR="006B7503" w:rsidRPr="006B7503" w14:paraId="02EF3A30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4CC2B1B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79E91B0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2.04 (1.5, 2.7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947CF79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13DFEFA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E980620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92FC66E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82 (1.3, 2.5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8DC3B68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1</w:t>
            </w:r>
          </w:p>
        </w:tc>
      </w:tr>
      <w:tr w:rsidR="006B7503" w:rsidRPr="006B7503" w14:paraId="58AA0044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0F8CE14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4069FE5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45 (1.09, 1.9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D30EABB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10</w:t>
            </w:r>
          </w:p>
        </w:tc>
      </w:tr>
      <w:tr w:rsidR="006B7503" w:rsidRPr="006B7503" w14:paraId="18EB52F0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CD9261F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1981895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79 (1.36, 2.3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2F3AAC6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</w:tbl>
    <w:p w14:paraId="5B666127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2BA7D68E" w14:textId="0456E903" w:rsidR="006B7503" w:rsidRDefault="006B7503" w:rsidP="006B7503"/>
    <w:p w14:paraId="1535D828" w14:textId="77777777" w:rsidR="006B7503" w:rsidRDefault="006B7503" w:rsidP="006B7503"/>
    <w:p w14:paraId="0CE848BB" w14:textId="42326F55" w:rsidR="006B7503" w:rsidRDefault="006B7503" w:rsidP="006B7503"/>
    <w:p w14:paraId="23E5F8C8" w14:textId="14DD9973" w:rsidR="006B7503" w:rsidRDefault="006B7503" w:rsidP="006B7503">
      <w:r>
        <w:t>Table S</w:t>
      </w:r>
      <w:r w:rsidR="009F5775">
        <w:t>18</w:t>
      </w:r>
      <w:r>
        <w:t>. Multivariable Weibull regression comparing hazard rates of any-substance-related hospitalisation between low/no and moderate/high risk heroin groups for 6 months after release from prison</w:t>
      </w:r>
    </w:p>
    <w:tbl>
      <w:tblPr>
        <w:tblW w:w="68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40"/>
        <w:gridCol w:w="2180"/>
        <w:gridCol w:w="960"/>
      </w:tblGrid>
      <w:tr w:rsidR="006B7503" w:rsidRPr="006B7503" w14:paraId="66590959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861FD0C" w14:textId="6614EFD5" w:rsidR="006B7503" w:rsidRPr="006B7503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ny-substance-related hospitalisati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235854F" w14:textId="3B84FF98" w:rsidR="006B7503" w:rsidRPr="006B7503" w:rsidRDefault="0056343F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A47FA45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6B7503" w:rsidRPr="006B7503" w14:paraId="4A336B57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0C884D6" w14:textId="214ABABE" w:rsidR="006B7503" w:rsidRPr="006B7503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heroin use (ASSIST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79CAFA1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32 (1.04, 1.6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10A7B92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22</w:t>
            </w:r>
          </w:p>
        </w:tc>
      </w:tr>
      <w:tr w:rsidR="006B7503" w:rsidRPr="006B7503" w14:paraId="6B6DD62F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1A9BBED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79B4C56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99 (1.63, 2.4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BCC65E4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3A20246A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FBEBABD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30ED3A2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12 (0.91, 1.3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AD9A1C6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289</w:t>
            </w:r>
          </w:p>
        </w:tc>
      </w:tr>
      <w:tr w:rsidR="006B7503" w:rsidRPr="006B7503" w14:paraId="40A3CF7A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E21CE3F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1F23B9F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01 (1, 1.0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4E642F6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109</w:t>
            </w:r>
          </w:p>
        </w:tc>
      </w:tr>
      <w:tr w:rsidR="006B7503" w:rsidRPr="006B7503" w14:paraId="74847F3E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75B5BC0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6DBCC30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5 (0.39, 0.6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9351572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64DFABE4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A125CA5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D78E7CE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26196B7" w14:textId="77777777" w:rsidR="006B7503" w:rsidRPr="006B7503" w:rsidRDefault="006B7503" w:rsidP="009F5775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6B7503" w:rsidRPr="006B7503" w14:paraId="75713138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3D2399E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2F962E6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93 (0.69, 1.2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453FF2E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599</w:t>
            </w:r>
          </w:p>
        </w:tc>
      </w:tr>
      <w:tr w:rsidR="006B7503" w:rsidRPr="006B7503" w14:paraId="0B4C76B4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27A2350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2A9722D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97 (0.79, 1.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98E1870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786</w:t>
            </w:r>
          </w:p>
        </w:tc>
      </w:tr>
      <w:tr w:rsidR="006B7503" w:rsidRPr="006B7503" w14:paraId="0AB2DAA9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F728E17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8C1D2C3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98 (0.78, 1.2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EBF4479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828</w:t>
            </w:r>
          </w:p>
        </w:tc>
      </w:tr>
      <w:tr w:rsidR="006B7503" w:rsidRPr="006B7503" w14:paraId="131E6F84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A7B2CE3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275A960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03 (0.84, 1.2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6EFA875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790</w:t>
            </w:r>
          </w:p>
        </w:tc>
      </w:tr>
      <w:tr w:rsidR="006B7503" w:rsidRPr="006B7503" w14:paraId="794C9500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1A8DAB8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5DB8E6D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7 (1.37, 2.1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2F3AD50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3DCE3FB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9FD1105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C82B592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79 (1.39, 2.2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D7C8A30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5CCDCB6F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C6EEEA7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6C645B9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41 (1.14, 1.7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F6DA7DD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1</w:t>
            </w:r>
          </w:p>
        </w:tc>
      </w:tr>
      <w:tr w:rsidR="006B7503" w:rsidRPr="006B7503" w14:paraId="0629488D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E024ECB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995AA0D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81 (1.48, 2.2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DA96235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</w:tbl>
    <w:p w14:paraId="0A795B5B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138F86B1" w14:textId="77777777" w:rsidR="006B7503" w:rsidRPr="006B7503" w:rsidRDefault="006B7503" w:rsidP="00143DDA"/>
    <w:p w14:paraId="0B2F9877" w14:textId="77777777" w:rsidR="009F5775" w:rsidRDefault="009F5775">
      <w:r>
        <w:br w:type="page"/>
      </w:r>
    </w:p>
    <w:p w14:paraId="3628360D" w14:textId="481602A4" w:rsidR="00C64471" w:rsidRDefault="006B7503" w:rsidP="00EA7D71">
      <w:r>
        <w:lastRenderedPageBreak/>
        <w:t>Table S</w:t>
      </w:r>
      <w:r w:rsidR="009F5775">
        <w:t>19</w:t>
      </w:r>
      <w:r>
        <w:t>. Multivariable Weibull regression comparing hazard rates of any-substance-related hospitalisation between low/no and moderate/high risk methamphetamine groups for 6 months after release from prison</w:t>
      </w:r>
    </w:p>
    <w:tbl>
      <w:tblPr>
        <w:tblW w:w="68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40"/>
        <w:gridCol w:w="2180"/>
        <w:gridCol w:w="960"/>
      </w:tblGrid>
      <w:tr w:rsidR="006B7503" w:rsidRPr="006B7503" w14:paraId="47AF8203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C68A8E1" w14:textId="64C7652D" w:rsidR="006B7503" w:rsidRPr="006B7503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ny-substance-related hospitalisati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62396E1" w14:textId="516C49A4" w:rsidR="006B7503" w:rsidRPr="006B7503" w:rsidRDefault="0056343F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E601917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6B7503" w:rsidRPr="006B7503" w14:paraId="005A9258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31B9444" w14:textId="7188EB22" w:rsidR="006B7503" w:rsidRPr="006B7503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methamphetamine use (ASSIST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413D31D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75 (0.6, 0.9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796D447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8</w:t>
            </w:r>
          </w:p>
        </w:tc>
      </w:tr>
      <w:tr w:rsidR="006B7503" w:rsidRPr="006B7503" w14:paraId="51E3D469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DACF8AF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FCD2CB0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89 (1.54, 2.3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D383F5E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39475643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C58A320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F76DA70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15 (0.93, 1.4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DA6F664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194</w:t>
            </w:r>
          </w:p>
        </w:tc>
      </w:tr>
      <w:tr w:rsidR="006B7503" w:rsidRPr="006B7503" w14:paraId="7ACAA79A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0C50C9B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28135A1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01 (1, 1.0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1F3387B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137</w:t>
            </w:r>
          </w:p>
        </w:tc>
      </w:tr>
      <w:tr w:rsidR="006B7503" w:rsidRPr="006B7503" w14:paraId="575D724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B8CAA18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E662AF7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48 (0.38, 0.6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08B342C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43AEF52E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6F6A02E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E6BE4FF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C3CCDC5" w14:textId="77777777" w:rsidR="006B7503" w:rsidRPr="006B7503" w:rsidRDefault="006B7503" w:rsidP="009F5775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6B7503" w:rsidRPr="006B7503" w14:paraId="30B43194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A00ADDE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71AF46A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88 (0.66, 1.1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01F6D62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383</w:t>
            </w:r>
          </w:p>
        </w:tc>
      </w:tr>
      <w:tr w:rsidR="006B7503" w:rsidRPr="006B7503" w14:paraId="36C9D4A4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BDEC09A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B8F9282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94 (0.76, 1.1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DF478C4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596</w:t>
            </w:r>
          </w:p>
        </w:tc>
      </w:tr>
      <w:tr w:rsidR="006B7503" w:rsidRPr="006B7503" w14:paraId="7B3EA74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7EF5E75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507A843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96 (0.76, 1.2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1CEF2A0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726</w:t>
            </w:r>
          </w:p>
        </w:tc>
      </w:tr>
      <w:tr w:rsidR="006B7503" w:rsidRPr="006B7503" w14:paraId="456DD9FA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DA38598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548D0F0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03 (0.84, 1.2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5847449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807</w:t>
            </w:r>
          </w:p>
        </w:tc>
      </w:tr>
      <w:tr w:rsidR="006B7503" w:rsidRPr="006B7503" w14:paraId="18961771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2503446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9F21CD8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69 (1.36, 2.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8498C3E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78932345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10E19A0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4F9E538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2.2 (1.69, 2.8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1DB63DF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0455C46E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FBD1649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40CD10D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55 (1.27, 1.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ABCB418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6B7503" w:rsidRPr="006B7503" w14:paraId="71106B25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95D5CEA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DC27C9C" w14:textId="77777777" w:rsidR="006B7503" w:rsidRPr="006B7503" w:rsidRDefault="006B7503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1.8 (1.48, 2.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9335352" w14:textId="77777777" w:rsidR="006B7503" w:rsidRPr="006B7503" w:rsidRDefault="006B7503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6B7503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</w:tbl>
    <w:p w14:paraId="4149658F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2345E65F" w14:textId="77777777" w:rsidR="00C64471" w:rsidRDefault="00C64471" w:rsidP="00EA7D71"/>
    <w:p w14:paraId="5E689B4E" w14:textId="77777777" w:rsidR="00C64471" w:rsidRDefault="00C64471" w:rsidP="00EA7D71"/>
    <w:p w14:paraId="1F29DF5A" w14:textId="77777777" w:rsidR="00C64471" w:rsidRDefault="00C64471" w:rsidP="00EA7D71"/>
    <w:p w14:paraId="54DB01C0" w14:textId="0DFB7A19" w:rsidR="00EA7D71" w:rsidRDefault="00C64471" w:rsidP="00EA7D71">
      <w:r>
        <w:t>Table S</w:t>
      </w:r>
      <w:r w:rsidR="009F5775">
        <w:t>20</w:t>
      </w:r>
      <w:r>
        <w:t>. Multivariable Weibull regression comparing hazard rates of any-substance-related hospitalisation between low/no and moderate/high risk cannabis groups for 6 months after release from prison</w:t>
      </w:r>
    </w:p>
    <w:tbl>
      <w:tblPr>
        <w:tblW w:w="68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40"/>
        <w:gridCol w:w="2180"/>
        <w:gridCol w:w="960"/>
      </w:tblGrid>
      <w:tr w:rsidR="00C64471" w:rsidRPr="00C64471" w14:paraId="3D3376DB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2F38FE0" w14:textId="4A46036B" w:rsidR="00C64471" w:rsidRPr="00C64471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ny-substance-related hospitalisati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4E36EA1" w14:textId="57285D94" w:rsidR="00C64471" w:rsidRPr="00C64471" w:rsidRDefault="0056343F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417B97B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C64471" w:rsidRPr="00C64471" w14:paraId="04B3D34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A637ADC" w14:textId="5BEDD4F4" w:rsidR="00C64471" w:rsidRPr="00C64471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cannabis use (ASSIST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56D38D1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23 (1.01, 1.5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A297D2B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43</w:t>
            </w:r>
          </w:p>
        </w:tc>
      </w:tr>
      <w:tr w:rsidR="00C64471" w:rsidRPr="00C64471" w14:paraId="429FF8B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1BC4F64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03E5C96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89 (1.55, 2.3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372B53E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1A6007D4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E149118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60F03AF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15 (0.93, 1.4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90D32BB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209</w:t>
            </w:r>
          </w:p>
        </w:tc>
      </w:tr>
      <w:tr w:rsidR="00C64471" w:rsidRPr="00C64471" w14:paraId="4C17F39F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11905F6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806A62D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01 (1, 1.0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221F745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45</w:t>
            </w:r>
          </w:p>
        </w:tc>
      </w:tr>
      <w:tr w:rsidR="00C64471" w:rsidRPr="00C64471" w14:paraId="3B7CE61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DEA07A2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633A8C5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5 (0.39, 0.6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6DE5C05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612A5695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194A626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EB6E1CF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901B284" w14:textId="77777777" w:rsidR="00C64471" w:rsidRPr="00C64471" w:rsidRDefault="00C64471" w:rsidP="009F5775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C64471" w:rsidRPr="00C64471" w14:paraId="19B40191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04869CC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50F7E84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92 (0.69, 1.2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E756BC4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594</w:t>
            </w:r>
          </w:p>
        </w:tc>
      </w:tr>
      <w:tr w:rsidR="00C64471" w:rsidRPr="00C64471" w14:paraId="5C6BF9FA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9ACD678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6AC754F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97 (0.78, 1.1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11D4EFD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745</w:t>
            </w:r>
          </w:p>
        </w:tc>
      </w:tr>
      <w:tr w:rsidR="00C64471" w:rsidRPr="00C64471" w14:paraId="18A22945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561E342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7582E73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98 (0.79, 1.2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CFAB297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895</w:t>
            </w:r>
          </w:p>
        </w:tc>
      </w:tr>
      <w:tr w:rsidR="00C64471" w:rsidRPr="00C64471" w14:paraId="2D0B3387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015EA73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3D001F7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03 (0.84, 1.2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DE81F72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810</w:t>
            </w:r>
          </w:p>
        </w:tc>
      </w:tr>
      <w:tr w:rsidR="00C64471" w:rsidRPr="00C64471" w14:paraId="58FECA09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1C49717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DE5070E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67 (1.34, 2.0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64C5252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2A4079DE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199A897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EE58338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83 (1.44, 2.3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5E7D76F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6678ACB5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6900A80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EEF8399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49 (1.22, 1.8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5988024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6DEC4AE3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E868E78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B146EF4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8 (1.48, 2.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9F16CEA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</w:tbl>
    <w:p w14:paraId="7CE9FF83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150158C7" w14:textId="77777777" w:rsidR="00C64471" w:rsidRDefault="00C64471" w:rsidP="00EA7D71"/>
    <w:p w14:paraId="0C97BE18" w14:textId="77777777" w:rsidR="009F5775" w:rsidRDefault="009F5775">
      <w:r>
        <w:br w:type="page"/>
      </w:r>
    </w:p>
    <w:p w14:paraId="2FF1C87A" w14:textId="0EA08F5A" w:rsidR="00C64471" w:rsidRDefault="00C64471" w:rsidP="00EA7D71">
      <w:r>
        <w:lastRenderedPageBreak/>
        <w:t>Table S</w:t>
      </w:r>
      <w:r w:rsidR="009F5775">
        <w:t>21</w:t>
      </w:r>
      <w:r>
        <w:t>. Multivariable Weibull regression comparing hazard rates of any-substance-related hospitalisation between low/no and moderate/high risk heroin groups for 12 months after release from prison</w:t>
      </w:r>
    </w:p>
    <w:tbl>
      <w:tblPr>
        <w:tblW w:w="68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40"/>
        <w:gridCol w:w="2180"/>
        <w:gridCol w:w="960"/>
      </w:tblGrid>
      <w:tr w:rsidR="00C64471" w:rsidRPr="00C64471" w14:paraId="6F1784F0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26ABD82" w14:textId="7B755CB3" w:rsidR="00C64471" w:rsidRPr="00C64471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ny-substance-related hospitalisati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3F4FB84" w14:textId="2A3B00FD" w:rsidR="00C64471" w:rsidRPr="00C64471" w:rsidRDefault="0056343F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861E83F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C64471" w:rsidRPr="00C64471" w14:paraId="0BD0D64F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453D309" w14:textId="2B449E8B" w:rsidR="00C64471" w:rsidRPr="00C64471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heroin use (ASSIST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ED3F72E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28 (1.07, 1.5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4BE83BE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8</w:t>
            </w:r>
          </w:p>
        </w:tc>
      </w:tr>
      <w:tr w:rsidR="00C64471" w:rsidRPr="00C64471" w14:paraId="741F93D0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5BA56B6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89D5EEE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2.12 (1.83, 2.4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84FB000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4A2850F1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A768C05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0E68697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05 (0.9, 1.2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6C6228E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521</w:t>
            </w:r>
          </w:p>
        </w:tc>
      </w:tr>
      <w:tr w:rsidR="00C64471" w:rsidRPr="00C64471" w14:paraId="22ECEB8B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7B5FF9A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C1B6673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01 (1, 1.0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23629C2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98</w:t>
            </w:r>
          </w:p>
        </w:tc>
      </w:tr>
      <w:tr w:rsidR="00C64471" w:rsidRPr="00C64471" w14:paraId="69B58C2D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614F4E8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D045814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59 (0.49, 0.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AB3AB0A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63D19A87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4CF899D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8DF421F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7F8834B" w14:textId="77777777" w:rsidR="00C64471" w:rsidRPr="00C64471" w:rsidRDefault="00C64471" w:rsidP="009F5775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C64471" w:rsidRPr="00C64471" w14:paraId="1752B55B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B22156A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59C84AF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86 (0.7, 1.0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09B0D1C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192</w:t>
            </w:r>
          </w:p>
        </w:tc>
      </w:tr>
      <w:tr w:rsidR="00C64471" w:rsidRPr="00C64471" w14:paraId="78BB870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B0410CA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6050015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99 (0.85, 1.1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8E0F248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905</w:t>
            </w:r>
          </w:p>
        </w:tc>
      </w:tr>
      <w:tr w:rsidR="00C64471" w:rsidRPr="00C64471" w14:paraId="54CD0174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D37ED56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598D554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02 (0.86, 1.2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33CF699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789</w:t>
            </w:r>
          </w:p>
        </w:tc>
      </w:tr>
      <w:tr w:rsidR="00C64471" w:rsidRPr="00C64471" w14:paraId="3A3B7B30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7BDAFFC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3153628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23 (1.06, 1.4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FCB6DAD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7</w:t>
            </w:r>
          </w:p>
        </w:tc>
      </w:tr>
      <w:tr w:rsidR="00C64471" w:rsidRPr="00C64471" w14:paraId="637A9E3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6F1A54D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F5F2BAD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64 (1.4, 1.9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11B683D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3DA0FB81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2146457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35A5EEF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69 (1.42, 2.0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CF8BE16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736D299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3DD4F77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C3E6CA3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26 (1.08, 1.4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1DA6BFA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4</w:t>
            </w:r>
          </w:p>
        </w:tc>
      </w:tr>
      <w:tr w:rsidR="00C64471" w:rsidRPr="00C64471" w14:paraId="41A77BA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DE1628B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A8E3C80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22 (1.06, 1.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DB3B15A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6</w:t>
            </w:r>
          </w:p>
        </w:tc>
      </w:tr>
    </w:tbl>
    <w:p w14:paraId="05F35F69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7FF48AB3" w14:textId="6F9015F0" w:rsidR="00C64471" w:rsidRDefault="00C64471" w:rsidP="00EA7D71"/>
    <w:p w14:paraId="05A67853" w14:textId="77777777" w:rsidR="00C64471" w:rsidRDefault="00C64471" w:rsidP="00EA7D71"/>
    <w:p w14:paraId="2EFEF1AB" w14:textId="4DF3F018" w:rsidR="00C64471" w:rsidRDefault="00C64471" w:rsidP="00EA7D71"/>
    <w:p w14:paraId="224E9E10" w14:textId="41028EE7" w:rsidR="00C64471" w:rsidRDefault="00C64471" w:rsidP="00EA7D71">
      <w:r>
        <w:t>Table S</w:t>
      </w:r>
      <w:r w:rsidR="009F5775">
        <w:t>22</w:t>
      </w:r>
      <w:r>
        <w:t>. Multivariable Weibull regression comparing hazard rates of any-substance-related hospitalisation between low/no and moderate/high risk methamphetamine groups for 12 months after release from prison</w:t>
      </w:r>
    </w:p>
    <w:tbl>
      <w:tblPr>
        <w:tblW w:w="68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40"/>
        <w:gridCol w:w="2180"/>
        <w:gridCol w:w="960"/>
      </w:tblGrid>
      <w:tr w:rsidR="00C64471" w:rsidRPr="00C64471" w14:paraId="163A0369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7D46B53" w14:textId="68D180D6" w:rsidR="00C64471" w:rsidRPr="00C64471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ny-substance-related hospitalisati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B263B6C" w14:textId="0F114E8A" w:rsidR="00C64471" w:rsidRPr="00C64471" w:rsidRDefault="0056343F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4C28A21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C64471" w:rsidRPr="00C64471" w14:paraId="0DC20F0D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AA18A71" w14:textId="2BD79BDB" w:rsidR="00C64471" w:rsidRPr="00C64471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methamphetamine use (ASSIST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248ECD7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82 (0.7, 0.9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2B2BB23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15</w:t>
            </w:r>
          </w:p>
        </w:tc>
      </w:tr>
      <w:tr w:rsidR="00C64471" w:rsidRPr="00C64471" w14:paraId="0C5ABC88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8C81753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F33AE6E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2.03 (1.74, 2.3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CB7A5A6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22191884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FFF5E1D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2CA348F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06 (0.9, 1.2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24F2A5E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501</w:t>
            </w:r>
          </w:p>
        </w:tc>
      </w:tr>
      <w:tr w:rsidR="00C64471" w:rsidRPr="00C64471" w14:paraId="4284DFCA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7CE348E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CC2F2B1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01 (1, 1.0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DE55899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105</w:t>
            </w:r>
          </w:p>
        </w:tc>
      </w:tr>
      <w:tr w:rsidR="00C64471" w:rsidRPr="00C64471" w14:paraId="4AA75925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E8A2C09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5C84571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57 (0.48, 0.6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F1CB061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4AC052EA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113CD77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FBE0CB9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8FADB69" w14:textId="77777777" w:rsidR="00C64471" w:rsidRPr="00C64471" w:rsidRDefault="00C64471" w:rsidP="009F5775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C64471" w:rsidRPr="00C64471" w14:paraId="12B799B4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F39B9F1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49F31B5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84 (0.68, 1.0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A42E0D2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124</w:t>
            </w:r>
          </w:p>
        </w:tc>
      </w:tr>
      <w:tr w:rsidR="00C64471" w:rsidRPr="00C64471" w14:paraId="4CC5C059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89057D2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485ED6E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96 (0.82, 1.1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0F25C24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598</w:t>
            </w:r>
          </w:p>
        </w:tc>
      </w:tr>
      <w:tr w:rsidR="00C64471" w:rsidRPr="00C64471" w14:paraId="180A0117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970E60E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B368B1D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99 (0.83, 1.1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683C42E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870</w:t>
            </w:r>
          </w:p>
        </w:tc>
      </w:tr>
      <w:tr w:rsidR="00C64471" w:rsidRPr="00C64471" w14:paraId="170D446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2D883CE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745555E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23 (1.06, 1.4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9E8E7B2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8</w:t>
            </w:r>
          </w:p>
        </w:tc>
      </w:tr>
      <w:tr w:rsidR="00C64471" w:rsidRPr="00C64471" w14:paraId="4D614BC0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305C163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ED8E5FB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62 (1.39, 1.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1FBA122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580EDF2A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8A3D9A5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0E16110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96 (1.62, 2.3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1557FA6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618773DE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D94429F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BCCAAF9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39 (1.19, 1.6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5C7EACD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48A44D3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474EABC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45DF508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21 (1.05, 1.3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38DF95E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9</w:t>
            </w:r>
          </w:p>
        </w:tc>
      </w:tr>
    </w:tbl>
    <w:p w14:paraId="62034012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3672DD00" w14:textId="77777777" w:rsidR="00C64471" w:rsidRDefault="00C64471" w:rsidP="00EA7D71"/>
    <w:p w14:paraId="6293699E" w14:textId="77777777" w:rsidR="009F5775" w:rsidRDefault="009F5775">
      <w:r>
        <w:br w:type="page"/>
      </w:r>
    </w:p>
    <w:p w14:paraId="6246C7C5" w14:textId="3AE0A2CA" w:rsidR="00C64471" w:rsidRDefault="00C64471" w:rsidP="00EA7D71">
      <w:r>
        <w:lastRenderedPageBreak/>
        <w:t>Table S</w:t>
      </w:r>
      <w:r w:rsidR="009F5775">
        <w:t>23</w:t>
      </w:r>
      <w:r>
        <w:t>. Multivariable Weibull regression comparing hazard rates of any-substance-related hospitalisation between low/no and moderate/high risk cannabis groups for 12 months after release from prison</w:t>
      </w:r>
    </w:p>
    <w:tbl>
      <w:tblPr>
        <w:tblW w:w="68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40"/>
        <w:gridCol w:w="2180"/>
        <w:gridCol w:w="960"/>
      </w:tblGrid>
      <w:tr w:rsidR="00C64471" w:rsidRPr="00C64471" w14:paraId="7F70FFEB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F82EF83" w14:textId="265AC250" w:rsidR="00C64471" w:rsidRPr="00C64471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ny-substance-related hospitalisati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D2B5D0A" w14:textId="13A7B7F3" w:rsidR="00C64471" w:rsidRPr="00C64471" w:rsidRDefault="0056343F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39D2A6A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C64471" w:rsidRPr="00C64471" w14:paraId="6B01D8FF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D16CB4A" w14:textId="40F45785" w:rsidR="00C64471" w:rsidRPr="00C64471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cannabis use (ASSIST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E81A588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39 (1.19, 1.6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EB82F78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195A6C4F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0EE96A3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C15C98D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2.01 (1.73, 2.3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AE1F400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7B31AFE0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CF9D10A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6D54B44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08 (0.92, 1.2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FB5595A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354</w:t>
            </w:r>
          </w:p>
        </w:tc>
      </w:tr>
      <w:tr w:rsidR="00C64471" w:rsidRPr="00C64471" w14:paraId="3DF643F3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C3530F1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FA35E19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01 (1, 1.0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95DC90A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15</w:t>
            </w:r>
          </w:p>
        </w:tc>
      </w:tr>
      <w:tr w:rsidR="00C64471" w:rsidRPr="00C64471" w14:paraId="0FB04DDD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B998769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BECA195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59 (0.5, 0.7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FFFB42E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1799D24C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9A7C237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3D2BB42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6668F72" w14:textId="77777777" w:rsidR="00C64471" w:rsidRPr="00C64471" w:rsidRDefault="00C64471" w:rsidP="009F5775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C64471" w:rsidRPr="00C64471" w14:paraId="4BCB122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32564D6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C9A1433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88 (0.7, 1.0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E05B3AF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237</w:t>
            </w:r>
          </w:p>
        </w:tc>
      </w:tr>
      <w:tr w:rsidR="00C64471" w:rsidRPr="00C64471" w14:paraId="51E8FAA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884F468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FA10C21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99 (0.85, 1.1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05B195E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938</w:t>
            </w:r>
          </w:p>
        </w:tc>
      </w:tr>
      <w:tr w:rsidR="00C64471" w:rsidRPr="00C64471" w14:paraId="0401F334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1E4816D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6462B9B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03 (0.87, 1.2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D03C0A3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744</w:t>
            </w:r>
          </w:p>
        </w:tc>
      </w:tr>
      <w:tr w:rsidR="00C64471" w:rsidRPr="00C64471" w14:paraId="1313C259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9DBB807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D2FCFD7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23 (1.06, 1.4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E454925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8</w:t>
            </w:r>
          </w:p>
        </w:tc>
      </w:tr>
      <w:tr w:rsidR="00C64471" w:rsidRPr="00C64471" w14:paraId="16F923CF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81382C1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F8C2FAF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59 (1.36, 1.8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00E12EE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2CDB6977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EDF6C87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C5356F4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68 (1.42, 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43B954C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2746BAFA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869C096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C0E29D7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33 (1.14, 1.5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667CD96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C64471" w:rsidRPr="00C64471" w14:paraId="22F106B1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F7FC73C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40B2E66" w14:textId="77777777" w:rsidR="00C64471" w:rsidRPr="00C64471" w:rsidRDefault="00C644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1.21 (1.05, 1.4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BFFE494" w14:textId="77777777" w:rsidR="00C64471" w:rsidRPr="00C64471" w:rsidRDefault="00C644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C64471">
              <w:rPr>
                <w:rFonts w:ascii="Calibri" w:hAnsi="Calibri" w:cs="Calibri"/>
                <w:color w:val="000000"/>
                <w:szCs w:val="22"/>
                <w:lang w:eastAsia="en-AU"/>
              </w:rPr>
              <w:t>0.008</w:t>
            </w:r>
          </w:p>
        </w:tc>
      </w:tr>
    </w:tbl>
    <w:p w14:paraId="1C3073AA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466EEB2C" w14:textId="77777777" w:rsidR="00C64471" w:rsidRDefault="00C64471" w:rsidP="00EA7D71"/>
    <w:p w14:paraId="6EAAEB94" w14:textId="64F162E8" w:rsidR="00C64471" w:rsidRDefault="00C64471" w:rsidP="00EA7D71"/>
    <w:p w14:paraId="1B6C3D5E" w14:textId="77777777" w:rsidR="00C64471" w:rsidRDefault="00C64471" w:rsidP="00EA7D71"/>
    <w:p w14:paraId="336F678D" w14:textId="7A3D69A9" w:rsidR="00EA7D71" w:rsidRDefault="00EA7D71" w:rsidP="00EA7D71">
      <w:r>
        <w:t>Table S</w:t>
      </w:r>
      <w:r w:rsidR="009F5775">
        <w:t>24</w:t>
      </w:r>
      <w:r>
        <w:t>. Multivariable Weibull regression comparing hazard rates of any-substance-related hospitalisation between low/no and moderate/high risk heroin groups for the e</w:t>
      </w:r>
      <w:r w:rsidRPr="00E719C1">
        <w:t>ntire follow-up period</w:t>
      </w:r>
    </w:p>
    <w:p w14:paraId="76A79584" w14:textId="09C9082C" w:rsidR="00EA7D71" w:rsidRDefault="00EA7D71" w:rsidP="00EA7D71"/>
    <w:tbl>
      <w:tblPr>
        <w:tblW w:w="68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40"/>
        <w:gridCol w:w="2180"/>
        <w:gridCol w:w="960"/>
      </w:tblGrid>
      <w:tr w:rsidR="00EA7D71" w:rsidRPr="00EA7D71" w14:paraId="6F9490A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3FF3DFA" w14:textId="20E2F35E" w:rsidR="00EA7D71" w:rsidRPr="00EA7D71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ny-substance-related hospitalisati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1F969DA" w14:textId="2E4BDFA2" w:rsidR="00EA7D71" w:rsidRPr="00EA7D71" w:rsidRDefault="0056343F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85E955B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EA7D71" w:rsidRPr="00EA7D71" w14:paraId="1D02430D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17D891E" w14:textId="77AD700F" w:rsidR="00EA7D71" w:rsidRPr="00EA7D71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heroin use (ASSIST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8021DE3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1.12 (0.99, 1.2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4416D13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61</w:t>
            </w:r>
          </w:p>
        </w:tc>
      </w:tr>
      <w:tr w:rsidR="00EA7D71" w:rsidRPr="00EA7D71" w14:paraId="618EDFE1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AD318B2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F674FBD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2.2 (2.01, 2.4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96ACEDE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EA7D71" w:rsidRPr="00EA7D71" w14:paraId="31C0D947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12FB4A6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E320C16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1.16 (1.05, 1.2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1068248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3</w:t>
            </w:r>
          </w:p>
        </w:tc>
      </w:tr>
      <w:tr w:rsidR="00EA7D71" w:rsidRPr="00EA7D71" w14:paraId="5DE624A2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E5C3975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3150DFA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1 (1, 1.0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9C60CCF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98</w:t>
            </w:r>
          </w:p>
        </w:tc>
      </w:tr>
      <w:tr w:rsidR="00EA7D71" w:rsidRPr="00EA7D71" w14:paraId="036FFC9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11846F9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B679C6A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52 (0.47, 0.5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0E8862B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EA7D71" w:rsidRPr="00EA7D71" w14:paraId="0C43A768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A3AB01B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882E7EE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1087380" w14:textId="77777777" w:rsidR="00EA7D71" w:rsidRPr="00EA7D71" w:rsidRDefault="00EA7D71" w:rsidP="009F5775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EA7D71" w:rsidRPr="00EA7D71" w14:paraId="5D9C2E0D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A79F336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3741B75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81 (0.71, 0.9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84E443A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3</w:t>
            </w:r>
          </w:p>
        </w:tc>
      </w:tr>
      <w:tr w:rsidR="00EA7D71" w:rsidRPr="00EA7D71" w14:paraId="40761FE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B9F7F6A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0E7E56B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1.17 (1.06, 1.2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B590088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2</w:t>
            </w:r>
          </w:p>
        </w:tc>
      </w:tr>
      <w:tr w:rsidR="00EA7D71" w:rsidRPr="00EA7D71" w14:paraId="4EBDF48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EB280C4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1029A3E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1.1 (1, 1.2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BE441D3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54</w:t>
            </w:r>
          </w:p>
        </w:tc>
      </w:tr>
      <w:tr w:rsidR="00EA7D71" w:rsidRPr="00EA7D71" w14:paraId="3E776235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85A8D59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4ED72E9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1.17 (1.07, 1.2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45E3DD8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1</w:t>
            </w:r>
          </w:p>
        </w:tc>
      </w:tr>
      <w:tr w:rsidR="00EA7D71" w:rsidRPr="00EA7D71" w14:paraId="30DBA1A0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4FF63D3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4A53D97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1.3 (1.19, 1.4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2389C93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EA7D71" w:rsidRPr="00EA7D71" w14:paraId="7B0E448D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4D43204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B8FBAD1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1.73 (1.56, 1.9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3FEA50A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EA7D71" w:rsidRPr="00EA7D71" w14:paraId="1D3C9E19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D68BFD8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694AD97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1.37 (1.25, 1.5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0D457E3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EA7D71" w:rsidRPr="00EA7D71" w14:paraId="31576C09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989D7A9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823392B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1.18 (1.08, 1.2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A553176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</w:tbl>
    <w:p w14:paraId="44C65A59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7697DC9E" w14:textId="77777777" w:rsidR="00EA7D71" w:rsidRDefault="00EA7D71" w:rsidP="00EA7D71"/>
    <w:p w14:paraId="26F00668" w14:textId="77777777" w:rsidR="009F5775" w:rsidRDefault="009F5775">
      <w:r>
        <w:br w:type="page"/>
      </w:r>
    </w:p>
    <w:p w14:paraId="738FCD50" w14:textId="164EEDCF" w:rsidR="00EA7D71" w:rsidRDefault="00EA7D71" w:rsidP="00B91DD6">
      <w:r>
        <w:lastRenderedPageBreak/>
        <w:t>Table S</w:t>
      </w:r>
      <w:r w:rsidR="009F5775">
        <w:t>25</w:t>
      </w:r>
      <w:r>
        <w:t>. Multivariable Weibull regression comparing hazard rates of any-substance-related hospitalisation between low/no and moderate/high risk methamphetamine groups for the e</w:t>
      </w:r>
      <w:r w:rsidRPr="00E719C1">
        <w:t>ntire follow-up period</w:t>
      </w:r>
    </w:p>
    <w:tbl>
      <w:tblPr>
        <w:tblW w:w="68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40"/>
        <w:gridCol w:w="2180"/>
        <w:gridCol w:w="960"/>
      </w:tblGrid>
      <w:tr w:rsidR="00EA7D71" w:rsidRPr="00EA7D71" w14:paraId="10308F73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8A93AAE" w14:textId="5435AA52" w:rsidR="00EA7D71" w:rsidRPr="00EA7D71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ny-substance-related hospitalisati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F3D00D0" w14:textId="6700E92F" w:rsidR="00EA7D71" w:rsidRPr="00EA7D71" w:rsidRDefault="0056343F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254F466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EA7D71" w:rsidRPr="00EA7D71" w14:paraId="54CF4208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1FBF091" w14:textId="7BB6C74F" w:rsidR="00EA7D71" w:rsidRPr="00EA7D71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methamphetamine use (ASSIST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948C797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82 (0.74, 0.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81DA852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EA7D71" w:rsidRPr="00EA7D71" w14:paraId="52803F78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E250A7E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E105897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2.13 (1.94, 2.3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4238A5F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EA7D71" w:rsidRPr="00EA7D71" w14:paraId="2F9E724E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D0FBA15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F628926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1.14 (1.04, 1.2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23468A0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7</w:t>
            </w:r>
          </w:p>
        </w:tc>
      </w:tr>
      <w:tr w:rsidR="00EA7D71" w:rsidRPr="00EA7D71" w14:paraId="4D0F3FA0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C93EC4F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1DD789B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1 (1, 1.0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86886FC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123</w:t>
            </w:r>
          </w:p>
        </w:tc>
      </w:tr>
      <w:tr w:rsidR="00EA7D71" w:rsidRPr="00EA7D71" w14:paraId="7AE5C8D6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D08B1F1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19F5C11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52 (0.46, 0.5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99BD922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EA7D71" w:rsidRPr="00EA7D71" w14:paraId="118326D3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C56B1A0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4E938F2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23A4C06" w14:textId="77777777" w:rsidR="00EA7D71" w:rsidRPr="00EA7D71" w:rsidRDefault="00EA7D71" w:rsidP="009F5775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EA7D71" w:rsidRPr="00EA7D71" w14:paraId="1E19DE0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F75194F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A58E66E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81 (0.7, 0.9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F8CF82E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2</w:t>
            </w:r>
          </w:p>
        </w:tc>
      </w:tr>
      <w:tr w:rsidR="00EA7D71" w:rsidRPr="00EA7D71" w14:paraId="7FB353B5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16823F6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33877A5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1.14 (1.04, 1.2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852E8A1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8</w:t>
            </w:r>
          </w:p>
        </w:tc>
      </w:tr>
      <w:tr w:rsidR="00EA7D71" w:rsidRPr="00EA7D71" w14:paraId="342D42AB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D9F4430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2079B9D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1.05 (0.95, 1.1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8E99605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312</w:t>
            </w:r>
          </w:p>
        </w:tc>
      </w:tr>
      <w:tr w:rsidR="00EA7D71" w:rsidRPr="00EA7D71" w14:paraId="37D04AE8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7636679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B5F0D51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1.18 (1.07, 1.2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88EC2B5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EA7D71" w:rsidRPr="00EA7D71" w14:paraId="7FDC046C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CD6861D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CE3EC96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1.29 (1.18, 1.4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EF81F78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EA7D71" w:rsidRPr="00EA7D71" w14:paraId="42BEB4B0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6A2AE87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A0E3E4C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1.94 (1.73, 2.1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F78A780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EA7D71" w:rsidRPr="00EA7D71" w14:paraId="0DDBDE5F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29269FF3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9D30937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1.47 (1.34, 1.6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01557F3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EA7D71" w:rsidRPr="00EA7D71" w14:paraId="68121E7F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6EE94DD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9D1BE86" w14:textId="77777777" w:rsidR="00EA7D71" w:rsidRPr="00EA7D71" w:rsidRDefault="00EA7D7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1.16 (1.07, 1.2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E86E529" w14:textId="77777777" w:rsidR="00EA7D71" w:rsidRPr="00EA7D71" w:rsidRDefault="00EA7D7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A7D71">
              <w:rPr>
                <w:rFonts w:ascii="Calibri" w:hAnsi="Calibri" w:cs="Calibri"/>
                <w:color w:val="000000"/>
                <w:szCs w:val="22"/>
                <w:lang w:eastAsia="en-AU"/>
              </w:rPr>
              <w:t>0.001</w:t>
            </w:r>
          </w:p>
        </w:tc>
      </w:tr>
    </w:tbl>
    <w:p w14:paraId="38FFC0F9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05772A20" w14:textId="77777777" w:rsidR="00EA7D71" w:rsidRDefault="00EA7D71" w:rsidP="00B91DD6"/>
    <w:p w14:paraId="47C772FA" w14:textId="0A1A0299" w:rsidR="00EA7D71" w:rsidRDefault="00EA7D71" w:rsidP="00B91DD6"/>
    <w:p w14:paraId="22E26E2B" w14:textId="77777777" w:rsidR="00EA7D71" w:rsidRDefault="00EA7D71" w:rsidP="00B91DD6"/>
    <w:p w14:paraId="52AE4F6C" w14:textId="2875C79E" w:rsidR="00B91DD6" w:rsidRDefault="00E719C1" w:rsidP="00B91DD6">
      <w:r>
        <w:t>Table S</w:t>
      </w:r>
      <w:r w:rsidR="009F5775">
        <w:t>26</w:t>
      </w:r>
      <w:r>
        <w:t xml:space="preserve">. </w:t>
      </w:r>
      <w:r w:rsidR="00EA7D71">
        <w:t>Multivariable Weibull regression comparing hazard rates of any-substance-related hospitalisation between low/no and moderate/high risk cannabis groups for the e</w:t>
      </w:r>
      <w:r w:rsidRPr="00E719C1">
        <w:t>ntire follow-up period</w:t>
      </w:r>
    </w:p>
    <w:tbl>
      <w:tblPr>
        <w:tblW w:w="68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40"/>
        <w:gridCol w:w="2180"/>
        <w:gridCol w:w="960"/>
      </w:tblGrid>
      <w:tr w:rsidR="00E719C1" w:rsidRPr="00E719C1" w14:paraId="426D97B1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06F5B76" w14:textId="29F251D6" w:rsidR="00E719C1" w:rsidRPr="00E719C1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ny-substance-related hospitalisati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B1480ED" w14:textId="44E38B26" w:rsidR="00E719C1" w:rsidRPr="00E719C1" w:rsidRDefault="0056343F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aHR (95%CI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CA2F3BD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P-value</w:t>
            </w:r>
          </w:p>
        </w:tc>
      </w:tr>
      <w:tr w:rsidR="00E719C1" w:rsidRPr="00E719C1" w14:paraId="1D371D55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16128DD" w14:textId="207CAA2E" w:rsidR="00E719C1" w:rsidRPr="00E719C1" w:rsidRDefault="009D680C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risk cannabis use (ASSIST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769454F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1.35 (1.23, 1.4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C94A2D1" w14:textId="77777777" w:rsidR="00E719C1" w:rsidRPr="00E719C1" w:rsidRDefault="00E719C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E719C1" w:rsidRPr="00E719C1" w14:paraId="7E509D5D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66D093D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Indigenou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00084E51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2.12 (1.93, 2.32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9B13524" w14:textId="77777777" w:rsidR="00E719C1" w:rsidRPr="00E719C1" w:rsidRDefault="00E719C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E719C1" w:rsidRPr="00E719C1" w14:paraId="11D9393D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5B1E6DA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Female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44F232F4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1.18 (1.07, 1.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A999AED" w14:textId="77777777" w:rsidR="00E719C1" w:rsidRPr="00E719C1" w:rsidRDefault="00E719C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0.001</w:t>
            </w:r>
          </w:p>
        </w:tc>
      </w:tr>
      <w:tr w:rsidR="00E719C1" w:rsidRPr="00E719C1" w14:paraId="3F8938D4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575830B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Age (vs 1 year younger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8312B71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1.01 (1, 1.01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15C5DDA" w14:textId="77777777" w:rsidR="00E719C1" w:rsidRPr="00E719C1" w:rsidRDefault="00E719C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0.006</w:t>
            </w:r>
          </w:p>
        </w:tc>
      </w:tr>
      <w:tr w:rsidR="00E719C1" w:rsidRPr="00E719C1" w14:paraId="07A48DA0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E56058B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Employed in 6 months before prison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51F67E3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0.53 (0.48, 0.5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0E12064" w14:textId="77777777" w:rsidR="00E719C1" w:rsidRPr="00E719C1" w:rsidRDefault="00E719C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E719C1" w:rsidRPr="00E719C1" w14:paraId="06AB674E" w14:textId="77777777" w:rsidTr="00143DDA">
        <w:trPr>
          <w:trHeight w:val="315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4ED9D8D0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Index Sentence (ref &gt; 365 days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165F8B6A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A7431E7" w14:textId="77777777" w:rsidR="00E719C1" w:rsidRPr="00E719C1" w:rsidRDefault="00E719C1" w:rsidP="009F5775">
            <w:pPr>
              <w:rPr>
                <w:rFonts w:ascii="Times New Roman" w:hAnsi="Times New Roman"/>
                <w:sz w:val="20"/>
                <w:szCs w:val="20"/>
                <w:lang w:eastAsia="en-AU"/>
              </w:rPr>
            </w:pPr>
          </w:p>
        </w:tc>
      </w:tr>
      <w:tr w:rsidR="00E719C1" w:rsidRPr="00E719C1" w14:paraId="13BB13EF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78A6BC87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≤90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2F9B72CB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0.83 (0.73, 0.95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98F9103" w14:textId="77777777" w:rsidR="00E719C1" w:rsidRPr="00E719C1" w:rsidRDefault="00E719C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0.009</w:t>
            </w:r>
          </w:p>
        </w:tc>
      </w:tr>
      <w:tr w:rsidR="00E719C1" w:rsidRPr="00E719C1" w14:paraId="7DE5A985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AF86469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91-365 day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630C68A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1.18 (1.07, 1.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83D9764" w14:textId="77777777" w:rsidR="00E719C1" w:rsidRPr="00E719C1" w:rsidRDefault="00E719C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0.001</w:t>
            </w:r>
          </w:p>
        </w:tc>
      </w:tr>
      <w:tr w:rsidR="00E719C1" w:rsidRPr="00E719C1" w14:paraId="71EF5009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6EA55D7B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Taken from family as a chil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90035C9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1.11 (1.01, 1.2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81C54D4" w14:textId="77777777" w:rsidR="00E719C1" w:rsidRPr="00E719C1" w:rsidRDefault="00E719C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0.036</w:t>
            </w:r>
          </w:p>
        </w:tc>
      </w:tr>
      <w:tr w:rsidR="00E719C1" w:rsidRPr="00E719C1" w14:paraId="3E30364B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4DE4F67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Moderate/high distress (K10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F98C5B5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1.16 (1.06, 1.27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2E59FCD" w14:textId="77777777" w:rsidR="00E719C1" w:rsidRPr="00E719C1" w:rsidRDefault="00E719C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0.001</w:t>
            </w:r>
          </w:p>
        </w:tc>
      </w:tr>
      <w:tr w:rsidR="00E719C1" w:rsidRPr="00E719C1" w14:paraId="3071D6AE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5A9FA547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Mental illness previously diagn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399470F5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1.27 (1.16, 1.39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EBE2A85" w14:textId="77777777" w:rsidR="00E719C1" w:rsidRPr="00E719C1" w:rsidRDefault="00E719C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E719C1" w:rsidRPr="00E719C1" w14:paraId="5EE2BAED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1A45AB0D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Ever injected drugs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7DBFE364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1.68 (1.51, 1.86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5837315" w14:textId="77777777" w:rsidR="00E719C1" w:rsidRPr="00E719C1" w:rsidRDefault="00E719C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E719C1" w:rsidRPr="00E719C1" w14:paraId="23910FD8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3B2A0F2F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Ever overdosed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579545EE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1.4 (1.27, 1.53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4A89CB9" w14:textId="77777777" w:rsidR="00E719C1" w:rsidRPr="00E719C1" w:rsidRDefault="00E719C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  <w:tr w:rsidR="00E719C1" w:rsidRPr="00E719C1" w14:paraId="51F49907" w14:textId="77777777" w:rsidTr="00143DDA">
        <w:trPr>
          <w:trHeight w:val="300"/>
        </w:trPr>
        <w:tc>
          <w:tcPr>
            <w:tcW w:w="3740" w:type="dxa"/>
            <w:shd w:val="clear" w:color="auto" w:fill="auto"/>
            <w:noWrap/>
            <w:vAlign w:val="center"/>
            <w:hideMark/>
          </w:tcPr>
          <w:p w14:paraId="0F199283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Low social support (ESSI &lt; 28)</w:t>
            </w:r>
          </w:p>
        </w:tc>
        <w:tc>
          <w:tcPr>
            <w:tcW w:w="2180" w:type="dxa"/>
            <w:shd w:val="clear" w:color="auto" w:fill="auto"/>
            <w:noWrap/>
            <w:vAlign w:val="center"/>
            <w:hideMark/>
          </w:tcPr>
          <w:p w14:paraId="6316522D" w14:textId="77777777" w:rsidR="00E719C1" w:rsidRPr="00E719C1" w:rsidRDefault="00E719C1" w:rsidP="009F5775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1.17 (1.07, 1.28)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A5B7717" w14:textId="77777777" w:rsidR="00E719C1" w:rsidRPr="00E719C1" w:rsidRDefault="00E719C1" w:rsidP="00143DDA">
            <w:pPr>
              <w:rPr>
                <w:rFonts w:ascii="Calibri" w:hAnsi="Calibri" w:cs="Calibri"/>
                <w:color w:val="000000"/>
                <w:szCs w:val="22"/>
                <w:lang w:eastAsia="en-AU"/>
              </w:rPr>
            </w:pPr>
            <w:r w:rsidRPr="00E719C1">
              <w:rPr>
                <w:rFonts w:ascii="Calibri" w:hAnsi="Calibri" w:cs="Calibri"/>
                <w:color w:val="000000"/>
                <w:szCs w:val="22"/>
                <w:lang w:eastAsia="en-AU"/>
              </w:rPr>
              <w:t>0.000</w:t>
            </w:r>
          </w:p>
        </w:tc>
      </w:tr>
    </w:tbl>
    <w:p w14:paraId="3A6133E8" w14:textId="77777777" w:rsidR="0056343F" w:rsidRPr="00EC7C8F" w:rsidRDefault="0056343F" w:rsidP="0056343F">
      <w:pPr>
        <w:rPr>
          <w:sz w:val="18"/>
          <w:szCs w:val="18"/>
        </w:rPr>
      </w:pPr>
      <w:r>
        <w:rPr>
          <w:sz w:val="18"/>
          <w:szCs w:val="18"/>
        </w:rPr>
        <w:t>aH</w:t>
      </w:r>
      <w:r w:rsidRPr="00EC7C8F">
        <w:rPr>
          <w:sz w:val="18"/>
          <w:szCs w:val="18"/>
        </w:rPr>
        <w:t xml:space="preserve">R: </w:t>
      </w:r>
      <w:r>
        <w:rPr>
          <w:sz w:val="18"/>
          <w:szCs w:val="18"/>
        </w:rPr>
        <w:t>adjusted hazard</w:t>
      </w:r>
      <w:r w:rsidRPr="00EC7C8F">
        <w:rPr>
          <w:sz w:val="18"/>
          <w:szCs w:val="18"/>
        </w:rPr>
        <w:t xml:space="preserve"> ratio; ASSIST: Alcohol Smoking and Substance Involvement Screening Test; K10: 10-item Kessler Psychological Distress Scale; ESSI: Enrichd Social Support Inventory</w:t>
      </w:r>
    </w:p>
    <w:p w14:paraId="1E67FF42" w14:textId="46D21B9B" w:rsidR="00EA7D71" w:rsidRDefault="00EA7D71" w:rsidP="00EA7D71"/>
    <w:p w14:paraId="34E962D7" w14:textId="7B428CD8" w:rsidR="009F5775" w:rsidRDefault="009F5775">
      <w:r>
        <w:br w:type="page"/>
      </w:r>
    </w:p>
    <w:p w14:paraId="0346FD16" w14:textId="77777777" w:rsidR="00EA7D71" w:rsidRPr="00EA7D71" w:rsidRDefault="00EA7D71" w:rsidP="00EA7D71">
      <w:pPr>
        <w:pStyle w:val="EndNoteBibliographyTitle"/>
        <w:rPr>
          <w:b/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EA7D71">
        <w:rPr>
          <w:b/>
          <w:noProof/>
        </w:rPr>
        <w:t>References</w:t>
      </w:r>
    </w:p>
    <w:p w14:paraId="100021BE" w14:textId="77777777" w:rsidR="00EA7D71" w:rsidRPr="00EA7D71" w:rsidRDefault="00EA7D71" w:rsidP="00EA7D71">
      <w:pPr>
        <w:pStyle w:val="EndNoteBibliographyTitle"/>
        <w:rPr>
          <w:b/>
          <w:noProof/>
        </w:rPr>
      </w:pPr>
    </w:p>
    <w:p w14:paraId="5E489856" w14:textId="77777777" w:rsidR="00EA7D71" w:rsidRPr="00EA7D71" w:rsidRDefault="00EA7D71" w:rsidP="00EA7D71">
      <w:pPr>
        <w:pStyle w:val="EndNoteBibliography"/>
        <w:ind w:left="720" w:hanging="720"/>
        <w:rPr>
          <w:noProof/>
        </w:rPr>
      </w:pPr>
      <w:r w:rsidRPr="00EA7D71">
        <w:rPr>
          <w:noProof/>
        </w:rPr>
        <w:t>1.</w:t>
      </w:r>
      <w:r w:rsidRPr="00EA7D71">
        <w:rPr>
          <w:noProof/>
        </w:rPr>
        <w:tab/>
      </w:r>
      <w:r w:rsidRPr="00EA7D71">
        <w:rPr>
          <w:smallCaps/>
          <w:noProof/>
        </w:rPr>
        <w:t>Krawczyk N., Eisenberg M., Schneider K. E., Richards T. M., Lyons B. C., Jackson K.</w:t>
      </w:r>
      <w:r w:rsidRPr="00EA7D71">
        <w:rPr>
          <w:noProof/>
        </w:rPr>
        <w:t xml:space="preserve"> et al. Predictors of overdose death among high-risk emergency department patients with substance-related encounters: a data linkage cohort study, Annals of emergency medicine 2020: 75: 1-12.</w:t>
      </w:r>
    </w:p>
    <w:p w14:paraId="41E7494A" w14:textId="77777777" w:rsidR="00EA7D71" w:rsidRPr="00EA7D71" w:rsidRDefault="00EA7D71" w:rsidP="00EA7D71">
      <w:pPr>
        <w:pStyle w:val="EndNoteBibliography"/>
        <w:ind w:left="720" w:hanging="720"/>
        <w:rPr>
          <w:noProof/>
        </w:rPr>
      </w:pPr>
      <w:r w:rsidRPr="00EA7D71">
        <w:rPr>
          <w:noProof/>
        </w:rPr>
        <w:t>2.</w:t>
      </w:r>
      <w:r w:rsidRPr="00EA7D71">
        <w:rPr>
          <w:noProof/>
        </w:rPr>
        <w:tab/>
      </w:r>
      <w:r w:rsidRPr="00EA7D71">
        <w:rPr>
          <w:smallCaps/>
          <w:noProof/>
        </w:rPr>
        <w:t>Colledge S., Peacock A., Leung J., Larney S., Grebely J., Hickman M.</w:t>
      </w:r>
      <w:r w:rsidRPr="00EA7D71">
        <w:rPr>
          <w:noProof/>
        </w:rPr>
        <w:t xml:space="preserve"> et al. The prevalence of non-fatal overdose among people who inject drugs: a multi-stage systematic review and meta-analysis, Int J Drug Policy 2019: 73: 172-184.</w:t>
      </w:r>
    </w:p>
    <w:p w14:paraId="6FA0B0B1" w14:textId="77777777" w:rsidR="00EA7D71" w:rsidRPr="00EA7D71" w:rsidRDefault="00EA7D71" w:rsidP="00EA7D71">
      <w:pPr>
        <w:pStyle w:val="EndNoteBibliography"/>
        <w:ind w:left="720" w:hanging="720"/>
        <w:rPr>
          <w:noProof/>
        </w:rPr>
      </w:pPr>
      <w:r w:rsidRPr="00EA7D71">
        <w:rPr>
          <w:noProof/>
        </w:rPr>
        <w:t>3.</w:t>
      </w:r>
      <w:r w:rsidRPr="00EA7D71">
        <w:rPr>
          <w:noProof/>
        </w:rPr>
        <w:tab/>
      </w:r>
      <w:r w:rsidRPr="00EA7D71">
        <w:rPr>
          <w:smallCaps/>
          <w:noProof/>
        </w:rPr>
        <w:t>Degenhardt L., Peacock A., Colledge S., Leung J., Grebely J., Vickerman P.</w:t>
      </w:r>
      <w:r w:rsidRPr="00EA7D71">
        <w:rPr>
          <w:noProof/>
        </w:rPr>
        <w:t xml:space="preserve"> et al. Global prevalence of injecting drug use and sociodemographic characteristics and prevalence of HIV, HBV, and HCV in people who inject drugs: a multistage systematic review, The Lancet Global Health 2017: 5: e1192-e1207.</w:t>
      </w:r>
    </w:p>
    <w:p w14:paraId="69D0EEC5" w14:textId="77777777" w:rsidR="00EA7D71" w:rsidRPr="00EA7D71" w:rsidRDefault="00EA7D71" w:rsidP="00EA7D71">
      <w:pPr>
        <w:pStyle w:val="EndNoteBibliography"/>
        <w:ind w:left="720" w:hanging="720"/>
        <w:rPr>
          <w:noProof/>
        </w:rPr>
      </w:pPr>
      <w:r w:rsidRPr="00EA7D71">
        <w:rPr>
          <w:noProof/>
        </w:rPr>
        <w:t>4.</w:t>
      </w:r>
      <w:r w:rsidRPr="00EA7D71">
        <w:rPr>
          <w:noProof/>
        </w:rPr>
        <w:tab/>
      </w:r>
      <w:r w:rsidRPr="00EA7D71">
        <w:rPr>
          <w:smallCaps/>
          <w:noProof/>
        </w:rPr>
        <w:t>Butler T., Levy M., Dolan K., Kaldor J.</w:t>
      </w:r>
      <w:r w:rsidRPr="00EA7D71">
        <w:rPr>
          <w:noProof/>
        </w:rPr>
        <w:t xml:space="preserve"> Drug use and its correlates in an Australian prisoner population, Addiction Research &amp; Theory 2003: 11: 89-101.</w:t>
      </w:r>
    </w:p>
    <w:p w14:paraId="6A467B38" w14:textId="77777777" w:rsidR="00EA7D71" w:rsidRPr="00EA7D71" w:rsidRDefault="00EA7D71" w:rsidP="00EA7D71">
      <w:pPr>
        <w:pStyle w:val="EndNoteBibliography"/>
        <w:ind w:left="720" w:hanging="720"/>
        <w:rPr>
          <w:noProof/>
        </w:rPr>
      </w:pPr>
      <w:r w:rsidRPr="00EA7D71">
        <w:rPr>
          <w:noProof/>
        </w:rPr>
        <w:t>5.</w:t>
      </w:r>
      <w:r w:rsidRPr="00EA7D71">
        <w:rPr>
          <w:noProof/>
        </w:rPr>
        <w:tab/>
      </w:r>
      <w:r w:rsidRPr="00EA7D71">
        <w:rPr>
          <w:smallCaps/>
          <w:noProof/>
        </w:rPr>
        <w:t>Milloy M. J., Wood E., Reading C., Kane D., Montaner J., Kerr T.</w:t>
      </w:r>
      <w:r w:rsidRPr="00EA7D71">
        <w:rPr>
          <w:noProof/>
        </w:rPr>
        <w:t xml:space="preserve"> Elevated overdose mortality rates among First Nations individuals in a Canadian setting: a population‐based analysis, Addiction 2010: 105: 1962-1970.</w:t>
      </w:r>
    </w:p>
    <w:p w14:paraId="00BF867F" w14:textId="77777777" w:rsidR="00EA7D71" w:rsidRPr="00EA7D71" w:rsidRDefault="00EA7D71" w:rsidP="00EA7D71">
      <w:pPr>
        <w:pStyle w:val="EndNoteBibliography"/>
        <w:ind w:left="720" w:hanging="720"/>
        <w:rPr>
          <w:noProof/>
        </w:rPr>
      </w:pPr>
      <w:r w:rsidRPr="00EA7D71">
        <w:rPr>
          <w:noProof/>
        </w:rPr>
        <w:t>6.</w:t>
      </w:r>
      <w:r w:rsidRPr="00EA7D71">
        <w:rPr>
          <w:noProof/>
        </w:rPr>
        <w:tab/>
      </w:r>
      <w:r w:rsidRPr="00EA7D71">
        <w:rPr>
          <w:smallCaps/>
          <w:noProof/>
        </w:rPr>
        <w:t>Australian Institute of Health and Welfare</w:t>
      </w:r>
      <w:r w:rsidRPr="00EA7D71">
        <w:rPr>
          <w:noProof/>
        </w:rPr>
        <w:t>. The health and welfare of Australia's Aboriginal and Torres Strait Islander peoples 2015, Canberra: AIHW; 2015.</w:t>
      </w:r>
    </w:p>
    <w:p w14:paraId="21E3BBE6" w14:textId="77777777" w:rsidR="00EA7D71" w:rsidRPr="00EA7D71" w:rsidRDefault="00EA7D71" w:rsidP="00EA7D71">
      <w:pPr>
        <w:pStyle w:val="EndNoteBibliography"/>
        <w:ind w:left="720" w:hanging="720"/>
        <w:rPr>
          <w:noProof/>
        </w:rPr>
      </w:pPr>
      <w:r w:rsidRPr="00EA7D71">
        <w:rPr>
          <w:noProof/>
        </w:rPr>
        <w:t>7.</w:t>
      </w:r>
      <w:r w:rsidRPr="00EA7D71">
        <w:rPr>
          <w:noProof/>
        </w:rPr>
        <w:tab/>
      </w:r>
      <w:r w:rsidRPr="00EA7D71">
        <w:rPr>
          <w:smallCaps/>
          <w:noProof/>
        </w:rPr>
        <w:t>Fazel S., Bains P., Doll H.</w:t>
      </w:r>
      <w:r w:rsidRPr="00EA7D71">
        <w:rPr>
          <w:noProof/>
        </w:rPr>
        <w:t xml:space="preserve"> Substance abuse and dependence in prisoners: a systematic review, Addiction 2006: 101: 181-191.</w:t>
      </w:r>
    </w:p>
    <w:p w14:paraId="3470C350" w14:textId="77777777" w:rsidR="00EA7D71" w:rsidRPr="00EA7D71" w:rsidRDefault="00EA7D71" w:rsidP="00EA7D71">
      <w:pPr>
        <w:pStyle w:val="EndNoteBibliography"/>
        <w:ind w:left="720" w:hanging="720"/>
        <w:rPr>
          <w:noProof/>
        </w:rPr>
      </w:pPr>
      <w:r w:rsidRPr="00EA7D71">
        <w:rPr>
          <w:noProof/>
        </w:rPr>
        <w:t>8.</w:t>
      </w:r>
      <w:r w:rsidRPr="00EA7D71">
        <w:rPr>
          <w:noProof/>
        </w:rPr>
        <w:tab/>
      </w:r>
      <w:r w:rsidRPr="00EA7D71">
        <w:rPr>
          <w:smallCaps/>
          <w:noProof/>
        </w:rPr>
        <w:t>Winter R. J., Young J. T., Stoove M., Agius P. A., Hellard M. E., Kinner S. A.</w:t>
      </w:r>
      <w:r w:rsidRPr="00EA7D71">
        <w:rPr>
          <w:noProof/>
        </w:rPr>
        <w:t xml:space="preserve"> Resumption of injecting drug use following release from prison in Australia, Drug and Alcohol Dependence 2016: 168: 104-111.</w:t>
      </w:r>
    </w:p>
    <w:p w14:paraId="596CBBE4" w14:textId="77777777" w:rsidR="00EA7D71" w:rsidRPr="00EA7D71" w:rsidRDefault="00EA7D71" w:rsidP="00EA7D71">
      <w:pPr>
        <w:pStyle w:val="EndNoteBibliography"/>
        <w:ind w:left="720" w:hanging="720"/>
        <w:rPr>
          <w:noProof/>
        </w:rPr>
      </w:pPr>
      <w:r w:rsidRPr="00EA7D71">
        <w:rPr>
          <w:noProof/>
        </w:rPr>
        <w:t>9.</w:t>
      </w:r>
      <w:r w:rsidRPr="00EA7D71">
        <w:rPr>
          <w:noProof/>
        </w:rPr>
        <w:tab/>
      </w:r>
      <w:r w:rsidRPr="00EA7D71">
        <w:rPr>
          <w:smallCaps/>
          <w:noProof/>
        </w:rPr>
        <w:t>Keen C., Young J. T., Borschmann R., Kinner S. A.</w:t>
      </w:r>
      <w:r w:rsidRPr="00EA7D71">
        <w:rPr>
          <w:noProof/>
        </w:rPr>
        <w:t xml:space="preserve"> Non-fatal drug overdose after release from prison: a prospective data linkage study, Drug and Alcohol Dependence 2020: 206: 107707.</w:t>
      </w:r>
    </w:p>
    <w:p w14:paraId="7689D862" w14:textId="77777777" w:rsidR="00EA7D71" w:rsidRPr="00EA7D71" w:rsidRDefault="00EA7D71" w:rsidP="00EA7D71">
      <w:pPr>
        <w:pStyle w:val="EndNoteBibliography"/>
        <w:ind w:left="720" w:hanging="720"/>
        <w:rPr>
          <w:noProof/>
        </w:rPr>
      </w:pPr>
      <w:r w:rsidRPr="00EA7D71">
        <w:rPr>
          <w:noProof/>
        </w:rPr>
        <w:t>10.</w:t>
      </w:r>
      <w:r w:rsidRPr="00EA7D71">
        <w:rPr>
          <w:noProof/>
        </w:rPr>
        <w:tab/>
      </w:r>
      <w:r w:rsidRPr="00EA7D71">
        <w:rPr>
          <w:smallCaps/>
          <w:noProof/>
        </w:rPr>
        <w:t>Winter R. J., Stoové M., Degenhardt L., Hellard M. E., Spelman T., Jenkinson R.</w:t>
      </w:r>
      <w:r w:rsidRPr="00EA7D71">
        <w:rPr>
          <w:noProof/>
        </w:rPr>
        <w:t xml:space="preserve"> et al. Incidence and predictors of non-fatal drug overdose after release from prison among people who inject drugs in Queensland, Australia, Drug and Alcohol Dependence 2015: 153: 43-49.</w:t>
      </w:r>
    </w:p>
    <w:p w14:paraId="754C2E99" w14:textId="77777777" w:rsidR="00EA7D71" w:rsidRPr="00EA7D71" w:rsidRDefault="00EA7D71" w:rsidP="00EA7D71">
      <w:pPr>
        <w:pStyle w:val="EndNoteBibliography"/>
        <w:ind w:left="720" w:hanging="720"/>
        <w:rPr>
          <w:noProof/>
        </w:rPr>
      </w:pPr>
      <w:r w:rsidRPr="00EA7D71">
        <w:rPr>
          <w:noProof/>
        </w:rPr>
        <w:t>11.</w:t>
      </w:r>
      <w:r w:rsidRPr="00EA7D71">
        <w:rPr>
          <w:noProof/>
        </w:rPr>
        <w:tab/>
      </w:r>
      <w:r w:rsidRPr="00EA7D71">
        <w:rPr>
          <w:smallCaps/>
          <w:noProof/>
        </w:rPr>
        <w:t>Mitchell P. H., Powell L., Blumenthal J., Norten J., Ironson G., Pitula C. R.</w:t>
      </w:r>
      <w:r w:rsidRPr="00EA7D71">
        <w:rPr>
          <w:noProof/>
        </w:rPr>
        <w:t xml:space="preserve"> et al. A short social support measure for patients recovering from myocardial infarction: the ENRICHD Social Support Inventory, J Cardiopulm Rehabil Prev 2003: 23: 398-403.</w:t>
      </w:r>
    </w:p>
    <w:p w14:paraId="45A5FD28" w14:textId="77777777" w:rsidR="00EA7D71" w:rsidRPr="00EA7D71" w:rsidRDefault="00EA7D71" w:rsidP="00EA7D71">
      <w:pPr>
        <w:pStyle w:val="EndNoteBibliography"/>
        <w:ind w:left="720" w:hanging="720"/>
        <w:rPr>
          <w:noProof/>
        </w:rPr>
      </w:pPr>
      <w:r w:rsidRPr="00EA7D71">
        <w:rPr>
          <w:noProof/>
        </w:rPr>
        <w:t>12.</w:t>
      </w:r>
      <w:r w:rsidRPr="00EA7D71">
        <w:rPr>
          <w:noProof/>
        </w:rPr>
        <w:tab/>
      </w:r>
      <w:r w:rsidRPr="00EA7D71">
        <w:rPr>
          <w:smallCaps/>
          <w:noProof/>
        </w:rPr>
        <w:t>Kessler R. C., Andrews G., Colpe L. J., Hiripi E., Mroczek D. K., Normand S. L.</w:t>
      </w:r>
      <w:r w:rsidRPr="00EA7D71">
        <w:rPr>
          <w:noProof/>
        </w:rPr>
        <w:t xml:space="preserve"> et al. Short screening scales to monitor population prevalences and trends in non-specific psychological distress, Psychol Med 2002: 32: 959-976.</w:t>
      </w:r>
    </w:p>
    <w:p w14:paraId="3D988EBB" w14:textId="77777777" w:rsidR="00EA7D71" w:rsidRPr="00EA7D71" w:rsidRDefault="00EA7D71" w:rsidP="00EA7D71">
      <w:pPr>
        <w:pStyle w:val="EndNoteBibliography"/>
        <w:ind w:left="720" w:hanging="720"/>
        <w:rPr>
          <w:noProof/>
        </w:rPr>
      </w:pPr>
      <w:r w:rsidRPr="00EA7D71">
        <w:rPr>
          <w:noProof/>
        </w:rPr>
        <w:t>13.</w:t>
      </w:r>
      <w:r w:rsidRPr="00EA7D71">
        <w:rPr>
          <w:noProof/>
        </w:rPr>
        <w:tab/>
      </w:r>
      <w:r w:rsidRPr="00EA7D71">
        <w:rPr>
          <w:smallCaps/>
          <w:noProof/>
        </w:rPr>
        <w:t>Andrews G., Slade T.</w:t>
      </w:r>
      <w:r w:rsidRPr="00EA7D71">
        <w:rPr>
          <w:noProof/>
        </w:rPr>
        <w:t xml:space="preserve"> Interpreting scores on the Kessler psychological distress scale (K10), Aust N Z J Public Health 2001: 25: 494-497.</w:t>
      </w:r>
    </w:p>
    <w:p w14:paraId="47ED3D72" w14:textId="77777777" w:rsidR="00EA7D71" w:rsidRPr="00EA7D71" w:rsidRDefault="00EA7D71" w:rsidP="00EA7D71">
      <w:pPr>
        <w:pStyle w:val="EndNoteBibliography"/>
        <w:ind w:left="720" w:hanging="720"/>
        <w:rPr>
          <w:noProof/>
        </w:rPr>
      </w:pPr>
      <w:r w:rsidRPr="00EA7D71">
        <w:rPr>
          <w:noProof/>
        </w:rPr>
        <w:t>14.</w:t>
      </w:r>
      <w:r w:rsidRPr="00EA7D71">
        <w:rPr>
          <w:noProof/>
        </w:rPr>
        <w:tab/>
      </w:r>
      <w:r w:rsidRPr="00EA7D71">
        <w:rPr>
          <w:smallCaps/>
          <w:noProof/>
        </w:rPr>
        <w:t>Cumming C., Kinner S. A., McKetin R., Young J. T., Li I., Preen D. B.</w:t>
      </w:r>
      <w:r w:rsidRPr="00EA7D71">
        <w:rPr>
          <w:noProof/>
        </w:rPr>
        <w:t xml:space="preserve"> The predictive validity of the Alcohol Smoking and Substance Involvement Screening Test (ASSIST) for moderate‐to‐high risk cannabis, methamphetamine and opioid use after release from prison, Addiction 2023: 118: 1107-1115.</w:t>
      </w:r>
    </w:p>
    <w:p w14:paraId="3B8A725F" w14:textId="79D9783C" w:rsidR="00B17BC9" w:rsidRDefault="00EA7D71" w:rsidP="00EA7D71">
      <w:r>
        <w:fldChar w:fldCharType="end"/>
      </w:r>
    </w:p>
    <w:sectPr w:rsidR="00B17BC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B6CD095" w14:textId="77777777" w:rsidR="00EF760E" w:rsidRDefault="00EF760E" w:rsidP="00B91DD6">
      <w:r>
        <w:separator/>
      </w:r>
    </w:p>
  </w:endnote>
  <w:endnote w:type="continuationSeparator" w:id="0">
    <w:p w14:paraId="6F784FD0" w14:textId="77777777" w:rsidR="00EF760E" w:rsidRDefault="00EF760E" w:rsidP="00B91DD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42219098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350BC22" w14:textId="1E25CF7E" w:rsidR="00B91DD6" w:rsidRDefault="00B91DD6" w:rsidP="00116864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3000871" w14:textId="77777777" w:rsidR="00B91DD6" w:rsidRDefault="00B91DD6" w:rsidP="00B91DD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95998124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48E71F7" w14:textId="1CBEE774" w:rsidR="00B91DD6" w:rsidRDefault="00B91DD6" w:rsidP="00116864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5FBC4420" w14:textId="77777777" w:rsidR="00B91DD6" w:rsidRDefault="00B91DD6" w:rsidP="00B91DD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9D802DC" w14:textId="77777777" w:rsidR="00EF760E" w:rsidRDefault="00EF760E" w:rsidP="00B91DD6">
      <w:r>
        <w:separator/>
      </w:r>
    </w:p>
  </w:footnote>
  <w:footnote w:type="continuationSeparator" w:id="0">
    <w:p w14:paraId="3A0B07F6" w14:textId="77777777" w:rsidR="00EF760E" w:rsidRDefault="00EF760E" w:rsidP="00B91DD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16F4A08"/>
    <w:multiLevelType w:val="hybridMultilevel"/>
    <w:tmpl w:val="B8DC8212"/>
    <w:lvl w:ilvl="0" w:tplc="7B4480AC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37047CE"/>
    <w:multiLevelType w:val="hybridMultilevel"/>
    <w:tmpl w:val="D84800D6"/>
    <w:lvl w:ilvl="0" w:tplc="6876D4F8"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53413416">
    <w:abstractNumId w:val="1"/>
  </w:num>
  <w:num w:numId="2" w16cid:durableId="54880290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diction&lt;/Style&gt;&lt;LeftDelim&gt;{&lt;/LeftDelim&gt;&lt;RightDelim&gt;}&lt;/RightDelim&gt;&lt;FontName&gt;Calibri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pdrpfv4wxat7erfen5t2r7w0arer0fedwx&quot;&gt;PhD Library Recovered&lt;record-ids&gt;&lt;item&gt;181&lt;/item&gt;&lt;item&gt;197&lt;/item&gt;&lt;item&gt;234&lt;/item&gt;&lt;item&gt;260&lt;/item&gt;&lt;item&gt;349&lt;/item&gt;&lt;item&gt;710&lt;/item&gt;&lt;item&gt;819&lt;/item&gt;&lt;item&gt;875&lt;/item&gt;&lt;item&gt;902&lt;/item&gt;&lt;item&gt;1039&lt;/item&gt;&lt;item&gt;1388&lt;/item&gt;&lt;item&gt;1390&lt;/item&gt;&lt;item&gt;1391&lt;/item&gt;&lt;item&gt;1392&lt;/item&gt;&lt;/record-ids&gt;&lt;/item&gt;&lt;/Libraries&gt;"/>
  </w:docVars>
  <w:rsids>
    <w:rsidRoot w:val="00BF7259"/>
    <w:rsid w:val="00051157"/>
    <w:rsid w:val="000B3498"/>
    <w:rsid w:val="000B7597"/>
    <w:rsid w:val="000C5CDB"/>
    <w:rsid w:val="000C64F3"/>
    <w:rsid w:val="000D31F3"/>
    <w:rsid w:val="001302C6"/>
    <w:rsid w:val="00143DDA"/>
    <w:rsid w:val="001529AF"/>
    <w:rsid w:val="0015653B"/>
    <w:rsid w:val="001A6211"/>
    <w:rsid w:val="001E35C9"/>
    <w:rsid w:val="001F0722"/>
    <w:rsid w:val="0020132B"/>
    <w:rsid w:val="00207774"/>
    <w:rsid w:val="00226FCC"/>
    <w:rsid w:val="0023313E"/>
    <w:rsid w:val="00240A14"/>
    <w:rsid w:val="00265D93"/>
    <w:rsid w:val="00285C3E"/>
    <w:rsid w:val="002B77B7"/>
    <w:rsid w:val="002F50C3"/>
    <w:rsid w:val="00303D58"/>
    <w:rsid w:val="00307C6A"/>
    <w:rsid w:val="00323EC1"/>
    <w:rsid w:val="00332E97"/>
    <w:rsid w:val="00377273"/>
    <w:rsid w:val="003C180D"/>
    <w:rsid w:val="0041259E"/>
    <w:rsid w:val="00416D44"/>
    <w:rsid w:val="004371DB"/>
    <w:rsid w:val="00445E1D"/>
    <w:rsid w:val="00452324"/>
    <w:rsid w:val="004B4C9A"/>
    <w:rsid w:val="004B6EC9"/>
    <w:rsid w:val="004E66DF"/>
    <w:rsid w:val="005106DA"/>
    <w:rsid w:val="005468A5"/>
    <w:rsid w:val="00562398"/>
    <w:rsid w:val="0056343F"/>
    <w:rsid w:val="00564972"/>
    <w:rsid w:val="005B2A51"/>
    <w:rsid w:val="005E1A22"/>
    <w:rsid w:val="005E3759"/>
    <w:rsid w:val="006060F7"/>
    <w:rsid w:val="0062225C"/>
    <w:rsid w:val="006332F9"/>
    <w:rsid w:val="00656BCC"/>
    <w:rsid w:val="006650E1"/>
    <w:rsid w:val="00684BB5"/>
    <w:rsid w:val="00690457"/>
    <w:rsid w:val="006A4336"/>
    <w:rsid w:val="006A7794"/>
    <w:rsid w:val="006B7503"/>
    <w:rsid w:val="006C2C70"/>
    <w:rsid w:val="006E0BC5"/>
    <w:rsid w:val="006E32F7"/>
    <w:rsid w:val="006F291E"/>
    <w:rsid w:val="00704F81"/>
    <w:rsid w:val="00722788"/>
    <w:rsid w:val="007430D7"/>
    <w:rsid w:val="007501DF"/>
    <w:rsid w:val="00766C25"/>
    <w:rsid w:val="007914BB"/>
    <w:rsid w:val="00791D9E"/>
    <w:rsid w:val="007A145D"/>
    <w:rsid w:val="007B18A9"/>
    <w:rsid w:val="007B2907"/>
    <w:rsid w:val="007C4644"/>
    <w:rsid w:val="007E39A0"/>
    <w:rsid w:val="007F0870"/>
    <w:rsid w:val="008265C1"/>
    <w:rsid w:val="00866643"/>
    <w:rsid w:val="008934C2"/>
    <w:rsid w:val="008D581F"/>
    <w:rsid w:val="008E3EED"/>
    <w:rsid w:val="008E6CB8"/>
    <w:rsid w:val="008F2C65"/>
    <w:rsid w:val="0091247B"/>
    <w:rsid w:val="009228D4"/>
    <w:rsid w:val="0095480A"/>
    <w:rsid w:val="00965899"/>
    <w:rsid w:val="00970CD8"/>
    <w:rsid w:val="009734A0"/>
    <w:rsid w:val="009D680C"/>
    <w:rsid w:val="009E2B73"/>
    <w:rsid w:val="009F5775"/>
    <w:rsid w:val="00A13DAA"/>
    <w:rsid w:val="00A1699A"/>
    <w:rsid w:val="00A25301"/>
    <w:rsid w:val="00A45653"/>
    <w:rsid w:val="00A5759B"/>
    <w:rsid w:val="00A96F20"/>
    <w:rsid w:val="00AB24E8"/>
    <w:rsid w:val="00AD030F"/>
    <w:rsid w:val="00AE06E6"/>
    <w:rsid w:val="00AE39E6"/>
    <w:rsid w:val="00AE5C16"/>
    <w:rsid w:val="00AE601C"/>
    <w:rsid w:val="00B10646"/>
    <w:rsid w:val="00B16F46"/>
    <w:rsid w:val="00B17BC9"/>
    <w:rsid w:val="00B44CA7"/>
    <w:rsid w:val="00B459EB"/>
    <w:rsid w:val="00B70749"/>
    <w:rsid w:val="00B81984"/>
    <w:rsid w:val="00B91DD6"/>
    <w:rsid w:val="00BB00FC"/>
    <w:rsid w:val="00BC4C07"/>
    <w:rsid w:val="00BD04A5"/>
    <w:rsid w:val="00BD33DA"/>
    <w:rsid w:val="00BF7259"/>
    <w:rsid w:val="00C30068"/>
    <w:rsid w:val="00C37DC2"/>
    <w:rsid w:val="00C64471"/>
    <w:rsid w:val="00CA138D"/>
    <w:rsid w:val="00CA63E4"/>
    <w:rsid w:val="00CD57CB"/>
    <w:rsid w:val="00D06F68"/>
    <w:rsid w:val="00D52680"/>
    <w:rsid w:val="00D8579D"/>
    <w:rsid w:val="00D946EE"/>
    <w:rsid w:val="00D9582E"/>
    <w:rsid w:val="00DB1318"/>
    <w:rsid w:val="00DC562B"/>
    <w:rsid w:val="00DE32C2"/>
    <w:rsid w:val="00DE6C1F"/>
    <w:rsid w:val="00E06061"/>
    <w:rsid w:val="00E41257"/>
    <w:rsid w:val="00E56522"/>
    <w:rsid w:val="00E60BC9"/>
    <w:rsid w:val="00E644A0"/>
    <w:rsid w:val="00E719C1"/>
    <w:rsid w:val="00E93718"/>
    <w:rsid w:val="00EA7D71"/>
    <w:rsid w:val="00EC4A8F"/>
    <w:rsid w:val="00EC7C8F"/>
    <w:rsid w:val="00ED5939"/>
    <w:rsid w:val="00EE745F"/>
    <w:rsid w:val="00EF760E"/>
    <w:rsid w:val="00F45433"/>
    <w:rsid w:val="00F57CC9"/>
    <w:rsid w:val="00F61B9B"/>
    <w:rsid w:val="00F64BB0"/>
    <w:rsid w:val="00FA024F"/>
    <w:rsid w:val="00FD07D6"/>
    <w:rsid w:val="00FD277F"/>
    <w:rsid w:val="00FE1F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8E6236D"/>
  <w15:chartTrackingRefBased/>
  <w15:docId w15:val="{5AFB7367-FD85-424E-BE39-EAC56FF830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17BC9"/>
    <w:rPr>
      <w:rFonts w:eastAsia="Times New Roman" w:cs="Times New Roman"/>
      <w:kern w:val="0"/>
      <w:sz w:val="22"/>
      <w:lang w:eastAsia="en-GB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BD33D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E66D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C2C70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17BC9"/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BD33DA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eastAsia="en-GB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AD030F"/>
    <w:pPr>
      <w:jc w:val="center"/>
    </w:pPr>
    <w:rPr>
      <w:rFonts w:ascii="Calibri" w:hAnsi="Calibri" w:cs="Calibri"/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D030F"/>
    <w:rPr>
      <w:rFonts w:ascii="Calibri" w:eastAsia="Times New Roman" w:hAnsi="Calibri" w:cs="Calibri"/>
      <w:kern w:val="0"/>
      <w:sz w:val="22"/>
      <w:lang w:val="en-GB" w:eastAsia="en-GB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AD030F"/>
    <w:rPr>
      <w:rFonts w:ascii="Calibri" w:hAnsi="Calibri" w:cs="Calibri"/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AD030F"/>
    <w:rPr>
      <w:rFonts w:ascii="Calibri" w:eastAsia="Times New Roman" w:hAnsi="Calibri" w:cs="Calibri"/>
      <w:kern w:val="0"/>
      <w:sz w:val="22"/>
      <w:lang w:val="en-GB" w:eastAsia="en-GB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4E66DF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:lang w:eastAsia="en-GB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6C2C70"/>
    <w:rPr>
      <w:rFonts w:asciiTheme="majorHAnsi" w:eastAsiaTheme="majorEastAsia" w:hAnsiTheme="majorHAnsi" w:cstheme="majorBidi"/>
      <w:color w:val="1F3763" w:themeColor="accent1" w:themeShade="7F"/>
      <w:kern w:val="0"/>
      <w:lang w:eastAsia="en-GB"/>
      <w14:ligatures w14:val="none"/>
    </w:rPr>
  </w:style>
  <w:style w:type="character" w:styleId="Hyperlink">
    <w:name w:val="Hyperlink"/>
    <w:basedOn w:val="DefaultParagraphFont"/>
    <w:uiPriority w:val="99"/>
    <w:semiHidden/>
    <w:unhideWhenUsed/>
    <w:rsid w:val="00EC7C8F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C7C8F"/>
    <w:rPr>
      <w:color w:val="954F72"/>
      <w:u w:val="single"/>
    </w:rPr>
  </w:style>
  <w:style w:type="paragraph" w:customStyle="1" w:styleId="msonormal0">
    <w:name w:val="msonormal"/>
    <w:basedOn w:val="Normal"/>
    <w:rsid w:val="00EC7C8F"/>
    <w:pPr>
      <w:spacing w:before="100" w:beforeAutospacing="1" w:after="100" w:afterAutospacing="1"/>
    </w:pPr>
    <w:rPr>
      <w:rFonts w:ascii="Times New Roman" w:hAnsi="Times New Roman"/>
      <w:sz w:val="24"/>
    </w:rPr>
  </w:style>
  <w:style w:type="paragraph" w:customStyle="1" w:styleId="xl66">
    <w:name w:val="xl66"/>
    <w:basedOn w:val="Normal"/>
    <w:rsid w:val="00EC7C8F"/>
    <w:pPr>
      <w:spacing w:before="100" w:beforeAutospacing="1" w:after="100" w:afterAutospacing="1"/>
      <w:textAlignment w:val="center"/>
    </w:pPr>
    <w:rPr>
      <w:rFonts w:ascii="Times New Roman" w:hAnsi="Times New Roman"/>
      <w:color w:val="000000"/>
      <w:sz w:val="24"/>
    </w:rPr>
  </w:style>
  <w:style w:type="paragraph" w:customStyle="1" w:styleId="xl67">
    <w:name w:val="xl67"/>
    <w:basedOn w:val="Normal"/>
    <w:rsid w:val="00EC7C8F"/>
    <w:pPr>
      <w:spacing w:before="100" w:beforeAutospacing="1" w:after="100" w:afterAutospacing="1"/>
      <w:textAlignment w:val="center"/>
    </w:pPr>
    <w:rPr>
      <w:rFonts w:ascii="Times New Roman" w:hAnsi="Times New Roman"/>
      <w:color w:val="000000"/>
      <w:sz w:val="24"/>
    </w:rPr>
  </w:style>
  <w:style w:type="paragraph" w:styleId="Footer">
    <w:name w:val="footer"/>
    <w:basedOn w:val="Normal"/>
    <w:link w:val="FooterChar"/>
    <w:uiPriority w:val="99"/>
    <w:unhideWhenUsed/>
    <w:rsid w:val="00B91DD6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91DD6"/>
    <w:rPr>
      <w:rFonts w:eastAsia="Times New Roman" w:cs="Times New Roman"/>
      <w:kern w:val="0"/>
      <w:sz w:val="22"/>
      <w:lang w:eastAsia="en-GB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B91DD6"/>
  </w:style>
  <w:style w:type="paragraph" w:styleId="ListParagraph">
    <w:name w:val="List Paragraph"/>
    <w:basedOn w:val="Normal"/>
    <w:uiPriority w:val="34"/>
    <w:qFormat/>
    <w:rsid w:val="00A13DAA"/>
    <w:pPr>
      <w:ind w:left="720"/>
      <w:contextualSpacing/>
    </w:pPr>
  </w:style>
  <w:style w:type="paragraph" w:styleId="Revision">
    <w:name w:val="Revision"/>
    <w:hidden/>
    <w:uiPriority w:val="99"/>
    <w:semiHidden/>
    <w:rsid w:val="00DE6C1F"/>
    <w:rPr>
      <w:rFonts w:eastAsia="Times New Roman" w:cs="Times New Roman"/>
      <w:kern w:val="0"/>
      <w:sz w:val="22"/>
      <w:lang w:eastAsia="en-GB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1344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1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79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85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174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401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07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10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06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20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24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128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046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9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85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631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101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744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04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830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067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79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529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10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7</Pages>
  <Words>7214</Words>
  <Characters>41120</Characters>
  <Application>Microsoft Office Word</Application>
  <DocSecurity>0</DocSecurity>
  <Lines>342</Lines>
  <Paragraphs>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WA</Company>
  <LinksUpToDate>false</LinksUpToDate>
  <CharactersWithSpaces>482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aig Cumming</dc:creator>
  <cp:keywords/>
  <dc:description/>
  <cp:lastModifiedBy>Craig Cumming</cp:lastModifiedBy>
  <cp:revision>3</cp:revision>
  <dcterms:created xsi:type="dcterms:W3CDTF">2023-09-11T06:23:00Z</dcterms:created>
  <dcterms:modified xsi:type="dcterms:W3CDTF">2023-09-11T06:23:00Z</dcterms:modified>
</cp:coreProperties>
</file>